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2B3273F5"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1063533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The Actors of Vigilantism (Main Hakim Sendiri)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635181B0" w14:textId="5D8A734D" w:rsidR="00441CCC" w:rsidRPr="00A51029" w:rsidRDefault="008E1143" w:rsidP="00CC45BD">
      <w:pPr>
        <w:pStyle w:val="Heading1"/>
        <w:rPr>
          <w:rFonts w:cs="Linux Libertine"/>
        </w:rPr>
      </w:pPr>
      <w:r w:rsidRPr="008E1143">
        <w:rPr>
          <w:rFonts w:cs="Linux Libertine"/>
        </w:rPr>
        <w:t>Examination of State Religion Relationship Following the Enforcement of Indonesia's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119F5A3C" w:rsidR="00C1240E" w:rsidRPr="008E1143" w:rsidRDefault="001B3A7C" w:rsidP="008E1143">
      <w:pPr>
        <w:rPr>
          <w:rFonts w:cs="Linux Libertine"/>
        </w:rPr>
      </w:pPr>
      <w:r w:rsidRPr="001B3A7C">
        <w:rPr>
          <w:rFonts w:cs="Linux Libertine"/>
        </w:rPr>
        <w:t>This chapter discusses the pattern of the relationship between state and religion in Indonesia resulting from the implementation of the Anti-Blasphemy Law. Firstly, it explains the pattern of the relationship between state and religion reflected in the laws of Indonesia. Secondly, it examines how the relationship between state and religion is manifested in the enforcement of the Anti-Blasphemy Law. Thirdly, it analyzes the socio-political implications of this pattern and refers to the views of experts on the subject. The chapter concludes with a summary.</w:t>
      </w:r>
    </w:p>
    <w:p w14:paraId="08FBCC3A" w14:textId="77777777" w:rsidR="008E1143" w:rsidRDefault="008E1143" w:rsidP="00C1240E">
      <w:pPr>
        <w:rPr>
          <w:rFonts w:cs="Linux Libertine"/>
        </w:rPr>
      </w:pPr>
    </w:p>
    <w:p w14:paraId="47309F78" w14:textId="6B545470" w:rsidR="008E1143" w:rsidRDefault="008E1143" w:rsidP="008E1143">
      <w:pPr>
        <w:pStyle w:val="Heading2"/>
        <w:rPr>
          <w:rFonts w:cs="Linux Libertine"/>
        </w:rPr>
      </w:pPr>
      <w:r>
        <w:rPr>
          <w:rFonts w:cs="Linux Libertine"/>
        </w:rPr>
        <w:t>6.2</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Expert Views</w:t>
      </w:r>
    </w:p>
    <w:p w14:paraId="1391B3AB" w14:textId="6E327DF5" w:rsidR="008E1143" w:rsidRDefault="008E1143" w:rsidP="008E1143">
      <w:proofErr w:type="spellStart"/>
      <w:r w:rsidRPr="008E1143">
        <w:t>Setidaknya</w:t>
      </w:r>
      <w:proofErr w:type="spellEnd"/>
      <w:r w:rsidRPr="008E1143">
        <w:t xml:space="preserve"> </w:t>
      </w:r>
      <w:proofErr w:type="spellStart"/>
      <w:r w:rsidRPr="008E1143">
        <w:t>ada</w:t>
      </w:r>
      <w:proofErr w:type="spellEnd"/>
      <w:r w:rsidRPr="008E1143">
        <w:t xml:space="preserve"> </w:t>
      </w:r>
      <w:proofErr w:type="spellStart"/>
      <w:r w:rsidRPr="008E1143">
        <w:t>banyak</w:t>
      </w:r>
      <w:proofErr w:type="spellEnd"/>
      <w:r w:rsidRPr="008E1143">
        <w:t xml:space="preserve"> </w:t>
      </w:r>
      <w:proofErr w:type="spellStart"/>
      <w:r w:rsidRPr="008E1143">
        <w:t>pakar</w:t>
      </w:r>
      <w:proofErr w:type="spellEnd"/>
      <w:r w:rsidRPr="008E1143">
        <w:t xml:space="preserve"> yang </w:t>
      </w:r>
      <w:proofErr w:type="spellStart"/>
      <w:r w:rsidRPr="008E1143">
        <w:t>membahas</w:t>
      </w:r>
      <w:proofErr w:type="spellEnd"/>
      <w:r w:rsidRPr="008E1143">
        <w:t xml:space="preserve"> </w:t>
      </w:r>
      <w:proofErr w:type="spellStart"/>
      <w:r w:rsidRPr="008E1143">
        <w:t>mengenai</w:t>
      </w:r>
      <w:proofErr w:type="spellEnd"/>
      <w:r w:rsidRPr="008E1143">
        <w:t xml:space="preserve"> </w:t>
      </w:r>
      <w:proofErr w:type="spellStart"/>
      <w:r w:rsidRPr="008E1143">
        <w:t>pola</w:t>
      </w:r>
      <w:proofErr w:type="spellEnd"/>
      <w:r w:rsidRPr="008E1143">
        <w:t xml:space="preserve"> </w:t>
      </w:r>
      <w:proofErr w:type="spellStart"/>
      <w:r w:rsidRPr="008E1143">
        <w:t>hubungan</w:t>
      </w:r>
      <w:proofErr w:type="spellEnd"/>
      <w:r w:rsidRPr="008E1143">
        <w:t xml:space="preserve"> negara dan agama </w:t>
      </w:r>
      <w:proofErr w:type="spellStart"/>
      <w:r w:rsidRPr="008E1143">
        <w:t>yaitu</w:t>
      </w:r>
      <w:proofErr w:type="spellEnd"/>
      <w:r w:rsidRPr="008E1143">
        <w:t>,</w:t>
      </w:r>
    </w:p>
    <w:p w14:paraId="67505BA5" w14:textId="77777777" w:rsidR="008E1143" w:rsidRDefault="008E1143" w:rsidP="008E1143"/>
    <w:p w14:paraId="632E75B6" w14:textId="77777777" w:rsidR="008E1143" w:rsidRDefault="008E1143" w:rsidP="008E1143"/>
    <w:p w14:paraId="691C106B" w14:textId="00AE8BF9" w:rsidR="008E1143" w:rsidRDefault="008E1143" w:rsidP="008E1143">
      <w:pPr>
        <w:pStyle w:val="Heading2"/>
        <w:rPr>
          <w:rFonts w:cs="Linux Libertine"/>
        </w:rPr>
      </w:pPr>
      <w:r>
        <w:rPr>
          <w:rFonts w:cs="Linux Libertine"/>
        </w:rPr>
        <w:t>6</w:t>
      </w:r>
      <w:r w:rsidRPr="008E1143">
        <w:rPr>
          <w:rFonts w:cs="Linux Libertine"/>
        </w:rPr>
        <w:t>.</w:t>
      </w:r>
      <w:r>
        <w:rPr>
          <w:rFonts w:cs="Linux Libertine"/>
        </w:rPr>
        <w:t>3</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in Indonesia's Law</w:t>
      </w:r>
    </w:p>
    <w:p w14:paraId="3C7AB679" w14:textId="77777777" w:rsidR="001B3A7C" w:rsidRDefault="001B3A7C" w:rsidP="008E1143">
      <w:proofErr w:type="spellStart"/>
      <w:r w:rsidRPr="001B3A7C">
        <w:t>Safa'at</w:t>
      </w:r>
      <w:proofErr w:type="spellEnd"/>
      <w:r w:rsidRPr="001B3A7C">
        <w:t xml:space="preserve">, in his paper titled "The Roles of the Indonesian Constitutional Court in Determining State-Religion Relations," argues that the pattern of the relationship between state and religion in Indonesia is mutually influential. </w:t>
      </w:r>
      <w:proofErr w:type="spellStart"/>
      <w:r w:rsidRPr="001B3A7C">
        <w:t>Safa'at's</w:t>
      </w:r>
      <w:proofErr w:type="spellEnd"/>
      <w:r w:rsidRPr="001B3A7C">
        <w:t xml:space="preserve"> conclusion is based on an analysis of the nature of the products of laws that govern religion in Indonesia, such as the Law on the Establishment of Houses of Worship, the Zakat Law, the </w:t>
      </w:r>
      <w:proofErr w:type="spellStart"/>
      <w:r w:rsidRPr="001B3A7C">
        <w:t>Waqaf</w:t>
      </w:r>
      <w:proofErr w:type="spellEnd"/>
      <w:r w:rsidRPr="001B3A7C">
        <w:t xml:space="preserve"> Law, the Sharia Banking Law, the Sharia Insurance Law, among others, as well as the considerations of the Constitutional Court in various judicial review decisions pertaining to religious-based laws.</w:t>
      </w:r>
    </w:p>
    <w:p w14:paraId="6C546511" w14:textId="77777777" w:rsidR="001B3A7C" w:rsidRDefault="001B3A7C" w:rsidP="008E1143"/>
    <w:p w14:paraId="34DD1781" w14:textId="4AB712AD" w:rsidR="008E1143" w:rsidRDefault="008E1143" w:rsidP="008E1143">
      <w:r>
        <w:t xml:space="preserve"> </w:t>
      </w:r>
    </w:p>
    <w:p w14:paraId="20DB7A92" w14:textId="77777777" w:rsidR="008E1143" w:rsidRDefault="008E1143" w:rsidP="008E1143"/>
    <w:p w14:paraId="19A832B3" w14:textId="77777777" w:rsidR="001B3A7C" w:rsidRDefault="001B3A7C" w:rsidP="001B3A7C">
      <w:r>
        <w:t>Characteristics of the Pattern of Relationship between State and Religion in Indonesia</w:t>
      </w:r>
    </w:p>
    <w:p w14:paraId="64ADBAFE" w14:textId="77777777" w:rsidR="001B3A7C" w:rsidRDefault="001B3A7C" w:rsidP="001B3A7C"/>
    <w:p w14:paraId="77EB846D" w14:textId="77777777" w:rsidR="001B3A7C" w:rsidRDefault="001B3A7C" w:rsidP="001B3A7C">
      <w:r>
        <w:t>The characteristics of the pattern of relationship between state and religion in Indonesia can be described as follows:</w:t>
      </w:r>
    </w:p>
    <w:p w14:paraId="214447DB" w14:textId="77777777" w:rsidR="001B3A7C" w:rsidRDefault="001B3A7C" w:rsidP="001B3A7C"/>
    <w:p w14:paraId="53855295" w14:textId="77777777" w:rsidR="001B3A7C" w:rsidRDefault="001B3A7C" w:rsidP="001B3A7C">
      <w:r>
        <w:t>Firstly, Indonesia is a legal state (Article…). The Constitutional Court provides enforcement that Indonesia is a Pancasila-based legal state. This means that Indonesia is neither a religious state nor a secular state. In the context of Pancasila-based legal state, the relationship between state and religion is mutually influential. Referring to Pancasila’s belief in One Supreme God, the state implies that:</w:t>
      </w:r>
    </w:p>
    <w:p w14:paraId="3CBDF68B" w14:textId="77777777" w:rsidR="001B3A7C" w:rsidRDefault="001B3A7C" w:rsidP="001B3A7C">
      <w:r>
        <w:t>(1) The state prohibits non-religion.</w:t>
      </w:r>
    </w:p>
    <w:p w14:paraId="5EA81939" w14:textId="77777777" w:rsidR="001B3A7C" w:rsidRDefault="001B3A7C" w:rsidP="001B3A7C">
      <w:r>
        <w:t>(2) The state prohibits blasphemy against religion, sacred values, God.</w:t>
      </w:r>
    </w:p>
    <w:p w14:paraId="71DC7AAB" w14:textId="77777777" w:rsidR="001B3A7C" w:rsidRDefault="001B3A7C" w:rsidP="001B3A7C"/>
    <w:p w14:paraId="325ADF98" w14:textId="77777777" w:rsidR="001B3A7C" w:rsidRDefault="001B3A7C" w:rsidP="001B3A7C">
      <w:r>
        <w:t>Secondly, Indonesia does not use holy scriptures as a source of law. Law Number......2011 regulates the various sources of law in Indonesia to be....</w:t>
      </w:r>
    </w:p>
    <w:p w14:paraId="63408C3B" w14:textId="77777777" w:rsidR="001B3A7C" w:rsidRDefault="001B3A7C" w:rsidP="001B3A7C"/>
    <w:p w14:paraId="3E508E3F" w14:textId="77777777" w:rsidR="001B3A7C" w:rsidRDefault="001B3A7C" w:rsidP="001B3A7C">
      <w:r>
        <w:t>Thirdly, Indonesia protects religions and beliefs. This means that Indonesia recognizes not only the six religions, but also acknowledges the existence of other beliefs (Explanation to Article 1 of the Anti-Blasphemy Law).</w:t>
      </w:r>
    </w:p>
    <w:p w14:paraId="336DE66C" w14:textId="77777777" w:rsidR="001B3A7C" w:rsidRDefault="001B3A7C" w:rsidP="001B3A7C"/>
    <w:p w14:paraId="24CAFF7F" w14:textId="1A2D876B" w:rsidR="008E1143" w:rsidRDefault="001B3A7C" w:rsidP="001B3A7C">
      <w:r>
        <w:t xml:space="preserve">Fourthly, the Anti-Blasphemy Law is not intended to restrict freedom of religion (forum </w:t>
      </w:r>
      <w:proofErr w:type="spellStart"/>
      <w:r>
        <w:t>internum</w:t>
      </w:r>
      <w:proofErr w:type="spellEnd"/>
      <w:r>
        <w:t xml:space="preserve">), but rather the expression of religion (forum </w:t>
      </w:r>
      <w:proofErr w:type="spellStart"/>
      <w:r>
        <w:t>externum</w:t>
      </w:r>
      <w:proofErr w:type="spellEnd"/>
      <w:r>
        <w:t>) that creates animosity. (See Article 1...).</w:t>
      </w:r>
    </w:p>
    <w:p w14:paraId="1AD9BEA5" w14:textId="77777777" w:rsidR="001B3A7C" w:rsidRDefault="001B3A7C" w:rsidP="001B3A7C"/>
    <w:p w14:paraId="2FAAAC58" w14:textId="7DEDF613" w:rsidR="008E1143" w:rsidRDefault="008E1143" w:rsidP="008E1143">
      <w:pPr>
        <w:rPr>
          <w:rFonts w:eastAsiaTheme="majorEastAsia" w:cs="Linux Libertine"/>
          <w:b/>
          <w:sz w:val="26"/>
          <w:szCs w:val="26"/>
        </w:rPr>
      </w:pPr>
      <w:r>
        <w:rPr>
          <w:rFonts w:eastAsiaTheme="majorEastAsia" w:cs="Linux Libertine"/>
          <w:b/>
          <w:sz w:val="26"/>
          <w:szCs w:val="26"/>
        </w:rPr>
        <w:t xml:space="preserve">6.4 </w:t>
      </w:r>
      <w:r w:rsidR="00A409FD" w:rsidRPr="00A409FD">
        <w:rPr>
          <w:rFonts w:eastAsiaTheme="majorEastAsia" w:cs="Linux Libertine"/>
          <w:b/>
          <w:sz w:val="26"/>
          <w:szCs w:val="26"/>
        </w:rPr>
        <w:t>The relationship between state and religion, in practice</w:t>
      </w:r>
      <w:r w:rsidR="00A409FD">
        <w:rPr>
          <w:rFonts w:eastAsiaTheme="majorEastAsia" w:cs="Linux Libertine"/>
          <w:b/>
          <w:sz w:val="26"/>
          <w:szCs w:val="26"/>
        </w:rPr>
        <w:t>.</w:t>
      </w:r>
    </w:p>
    <w:p w14:paraId="55B5D763" w14:textId="77777777" w:rsidR="008E1143" w:rsidRDefault="008E1143" w:rsidP="008E1143">
      <w:pPr>
        <w:rPr>
          <w:rFonts w:eastAsiaTheme="majorEastAsia" w:cs="Linux Libertine"/>
          <w:bCs/>
        </w:rPr>
      </w:pPr>
    </w:p>
    <w:p w14:paraId="5966B36D" w14:textId="711F7326" w:rsidR="008E1143" w:rsidRDefault="001B3A7C" w:rsidP="008E1143">
      <w:r w:rsidRPr="001B3A7C">
        <w:t>This subchapter examines the relationship pattern between the state and religion in the practice of enforcing blasphemy law in Indonesia.</w:t>
      </w:r>
    </w:p>
    <w:p w14:paraId="0AEAF55C" w14:textId="77777777" w:rsidR="001B3A7C" w:rsidRDefault="001B3A7C" w:rsidP="008E11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828"/>
        <w:gridCol w:w="3940"/>
      </w:tblGrid>
      <w:tr w:rsidR="001B3A7C" w14:paraId="070A97E2" w14:textId="77777777" w:rsidTr="00AD11C1">
        <w:tc>
          <w:tcPr>
            <w:tcW w:w="562" w:type="dxa"/>
          </w:tcPr>
          <w:p w14:paraId="7F8CCF25" w14:textId="2F37B60F" w:rsidR="001B3A7C" w:rsidRDefault="001B3A7C" w:rsidP="001B3A7C">
            <w:pPr>
              <w:jc w:val="center"/>
            </w:pPr>
            <w:r>
              <w:t>No</w:t>
            </w:r>
          </w:p>
        </w:tc>
        <w:tc>
          <w:tcPr>
            <w:tcW w:w="3828" w:type="dxa"/>
          </w:tcPr>
          <w:p w14:paraId="57F3C3D0" w14:textId="72595E66" w:rsidR="001B3A7C" w:rsidRDefault="001B3A7C" w:rsidP="001B3A7C">
            <w:pPr>
              <w:jc w:val="center"/>
            </w:pPr>
            <w:r>
              <w:t>Constitutional Court’s Judicial Review</w:t>
            </w:r>
          </w:p>
        </w:tc>
        <w:tc>
          <w:tcPr>
            <w:tcW w:w="3940" w:type="dxa"/>
          </w:tcPr>
          <w:p w14:paraId="3DABE8B1" w14:textId="2455FA71" w:rsidR="001B3A7C" w:rsidRDefault="001B3A7C" w:rsidP="001B3A7C">
            <w:pPr>
              <w:jc w:val="center"/>
            </w:pPr>
            <w:r>
              <w:t>Blasphemy Cases Decisions</w:t>
            </w:r>
          </w:p>
        </w:tc>
      </w:tr>
      <w:tr w:rsidR="001B3A7C" w14:paraId="01D78105" w14:textId="77777777" w:rsidTr="00AD11C1">
        <w:tc>
          <w:tcPr>
            <w:tcW w:w="562" w:type="dxa"/>
          </w:tcPr>
          <w:p w14:paraId="3C717AD0" w14:textId="21EF8F87" w:rsidR="001B3A7C" w:rsidRDefault="001B3A7C" w:rsidP="008E1143">
            <w:r>
              <w:t>1</w:t>
            </w:r>
          </w:p>
        </w:tc>
        <w:tc>
          <w:tcPr>
            <w:tcW w:w="3828" w:type="dxa"/>
          </w:tcPr>
          <w:p w14:paraId="688162DD" w14:textId="7305339D" w:rsidR="001B3A7C" w:rsidRDefault="00AD11C1" w:rsidP="008E1143">
            <w:r w:rsidRPr="00AD11C1">
              <w:t>Sacred texts and fatwas from religious leaders are not sources of law</w:t>
            </w:r>
          </w:p>
        </w:tc>
        <w:tc>
          <w:tcPr>
            <w:tcW w:w="3940" w:type="dxa"/>
          </w:tcPr>
          <w:p w14:paraId="46BAA84E" w14:textId="7EB0A91F" w:rsidR="001B3A7C" w:rsidRDefault="00AD11C1" w:rsidP="008E1143">
            <w:r w:rsidRPr="00AD11C1">
              <w:t>the MUI fatwa became the main basis for the court's decision.</w:t>
            </w:r>
          </w:p>
        </w:tc>
      </w:tr>
      <w:tr w:rsidR="001B3A7C" w14:paraId="06D4913D" w14:textId="77777777" w:rsidTr="00AD11C1">
        <w:tc>
          <w:tcPr>
            <w:tcW w:w="562" w:type="dxa"/>
          </w:tcPr>
          <w:p w14:paraId="437D57A3" w14:textId="5A550C69" w:rsidR="001B3A7C" w:rsidRDefault="00AD11C1" w:rsidP="008E1143">
            <w:r>
              <w:t>2</w:t>
            </w:r>
          </w:p>
        </w:tc>
        <w:tc>
          <w:tcPr>
            <w:tcW w:w="3828" w:type="dxa"/>
          </w:tcPr>
          <w:p w14:paraId="3A97D23F" w14:textId="17D9656E" w:rsidR="001B3A7C" w:rsidRDefault="00AD11C1" w:rsidP="008E1143">
            <w:r w:rsidRPr="00AD11C1">
              <w:t>The state protects religion and beliefs</w:t>
            </w:r>
          </w:p>
        </w:tc>
        <w:tc>
          <w:tcPr>
            <w:tcW w:w="3940" w:type="dxa"/>
          </w:tcPr>
          <w:p w14:paraId="6D69970C" w14:textId="29DF6A19" w:rsidR="001B3A7C" w:rsidRDefault="00AD11C1" w:rsidP="008E1143">
            <w:r w:rsidRPr="00AD11C1">
              <w:t>the judges sentenced beliefs that were deemed deviant or different from the dominant religion</w:t>
            </w:r>
          </w:p>
        </w:tc>
      </w:tr>
      <w:tr w:rsidR="001B3A7C" w14:paraId="496DA781" w14:textId="77777777" w:rsidTr="00AD11C1">
        <w:tc>
          <w:tcPr>
            <w:tcW w:w="562" w:type="dxa"/>
          </w:tcPr>
          <w:p w14:paraId="23D4779A" w14:textId="1CE5E90F" w:rsidR="001B3A7C" w:rsidRDefault="0021133F" w:rsidP="008E1143">
            <w:r>
              <w:t>3</w:t>
            </w:r>
          </w:p>
        </w:tc>
        <w:tc>
          <w:tcPr>
            <w:tcW w:w="3828" w:type="dxa"/>
          </w:tcPr>
          <w:p w14:paraId="28FD0964" w14:textId="385BF4AF" w:rsidR="001B3A7C" w:rsidRDefault="0021133F" w:rsidP="008E1143">
            <w:r w:rsidRPr="0021133F">
              <w:t>The state protects the freedom of religion and belief</w:t>
            </w:r>
          </w:p>
        </w:tc>
        <w:tc>
          <w:tcPr>
            <w:tcW w:w="3940" w:type="dxa"/>
          </w:tcPr>
          <w:p w14:paraId="0E5E0EE2" w14:textId="28424CCF" w:rsidR="001B3A7C" w:rsidRDefault="0021133F" w:rsidP="008E1143">
            <w:r w:rsidRPr="0021133F">
              <w:t>the judges sentenced individuals who held beliefs that were different or accused of being different</w:t>
            </w:r>
          </w:p>
        </w:tc>
      </w:tr>
      <w:tr w:rsidR="001B3A7C" w14:paraId="4725D33B" w14:textId="77777777" w:rsidTr="00AD11C1">
        <w:tc>
          <w:tcPr>
            <w:tcW w:w="562" w:type="dxa"/>
          </w:tcPr>
          <w:p w14:paraId="0EBFCA92" w14:textId="12896829" w:rsidR="001B3A7C" w:rsidRDefault="0021133F" w:rsidP="008E1143">
            <w:r>
              <w:t>4</w:t>
            </w:r>
          </w:p>
        </w:tc>
        <w:tc>
          <w:tcPr>
            <w:tcW w:w="3828" w:type="dxa"/>
          </w:tcPr>
          <w:p w14:paraId="6ECAFA2F" w14:textId="64201EEF" w:rsidR="001B3A7C" w:rsidRDefault="0021133F" w:rsidP="008E1143">
            <w:r w:rsidRPr="0021133F">
              <w:t>Encouraging tolerance, protecting differences, and preventing interfaith conflicts</w:t>
            </w:r>
          </w:p>
        </w:tc>
        <w:tc>
          <w:tcPr>
            <w:tcW w:w="3940" w:type="dxa"/>
          </w:tcPr>
          <w:p w14:paraId="7BECD149" w14:textId="41921206" w:rsidR="001B3A7C" w:rsidRDefault="0021133F" w:rsidP="008E1143">
            <w:r w:rsidRPr="0021133F">
              <w:t>interfaith conflicts still occur, and thus, individuals who committed blasphemy were sentenced for triggering such conflicts.</w:t>
            </w:r>
          </w:p>
        </w:tc>
      </w:tr>
      <w:tr w:rsidR="001B3A7C" w14:paraId="416A4A47" w14:textId="77777777" w:rsidTr="00AD11C1">
        <w:tc>
          <w:tcPr>
            <w:tcW w:w="562" w:type="dxa"/>
          </w:tcPr>
          <w:p w14:paraId="11256610" w14:textId="35B7324F" w:rsidR="001B3A7C" w:rsidRDefault="0021133F" w:rsidP="008E1143">
            <w:r>
              <w:t>5</w:t>
            </w:r>
          </w:p>
        </w:tc>
        <w:tc>
          <w:tcPr>
            <w:tcW w:w="3828" w:type="dxa"/>
          </w:tcPr>
          <w:p w14:paraId="62C92F4E" w14:textId="3F5983F9" w:rsidR="001B3A7C" w:rsidRDefault="0021133F" w:rsidP="008E1143">
            <w:r w:rsidRPr="0021133F">
              <w:t>The Blasphemy Law is considered discriminatory</w:t>
            </w:r>
          </w:p>
        </w:tc>
        <w:tc>
          <w:tcPr>
            <w:tcW w:w="3940" w:type="dxa"/>
          </w:tcPr>
          <w:p w14:paraId="5B28A5B7" w14:textId="62596E0D" w:rsidR="001B3A7C" w:rsidRDefault="0021133F" w:rsidP="008E1143">
            <w:r w:rsidRPr="0021133F">
              <w:t>the Blasphemy Law remained the basis for sentencing the defendant.</w:t>
            </w:r>
          </w:p>
        </w:tc>
      </w:tr>
      <w:tr w:rsidR="001B3A7C" w14:paraId="14824F14" w14:textId="77777777" w:rsidTr="00AD11C1">
        <w:tc>
          <w:tcPr>
            <w:tcW w:w="562" w:type="dxa"/>
          </w:tcPr>
          <w:p w14:paraId="25B055BE" w14:textId="4E258ABD" w:rsidR="001B3A7C" w:rsidRDefault="0021133F" w:rsidP="008E1143">
            <w:r>
              <w:t>6</w:t>
            </w:r>
          </w:p>
        </w:tc>
        <w:tc>
          <w:tcPr>
            <w:tcW w:w="3828" w:type="dxa"/>
          </w:tcPr>
          <w:p w14:paraId="78D62C97" w14:textId="7DF71334" w:rsidR="001B3A7C" w:rsidRDefault="0021133F" w:rsidP="008E1143">
            <w:r w:rsidRPr="0021133F">
              <w:t>The state prohibits the defamation of religion and God</w:t>
            </w:r>
          </w:p>
        </w:tc>
        <w:tc>
          <w:tcPr>
            <w:tcW w:w="3940" w:type="dxa"/>
          </w:tcPr>
          <w:p w14:paraId="4B79A380" w14:textId="6EB92C8A" w:rsidR="001B3A7C" w:rsidRDefault="0021133F" w:rsidP="008E1143">
            <w:r w:rsidRPr="0021133F">
              <w:t>Judges failed to prove the existence of intent to insult by the perpetrator, yet they still sentenced the perpetrator based on blasphemy.</w:t>
            </w:r>
          </w:p>
        </w:tc>
      </w:tr>
      <w:tr w:rsidR="0021133F" w14:paraId="0B15608C" w14:textId="77777777" w:rsidTr="00AD11C1">
        <w:tc>
          <w:tcPr>
            <w:tcW w:w="562" w:type="dxa"/>
          </w:tcPr>
          <w:p w14:paraId="79BCD307" w14:textId="50EE8EFC" w:rsidR="0021133F" w:rsidRDefault="0021133F" w:rsidP="008E1143">
            <w:r>
              <w:t>7</w:t>
            </w:r>
          </w:p>
        </w:tc>
        <w:tc>
          <w:tcPr>
            <w:tcW w:w="3828" w:type="dxa"/>
          </w:tcPr>
          <w:p w14:paraId="5BF8B551" w14:textId="0999B6A0" w:rsidR="0021133F" w:rsidRDefault="0021133F" w:rsidP="008E1143">
            <w:r w:rsidRPr="0021133F">
              <w:t>The Blasphemy Law does not restrict people's freedom to choose or believe in religion, nor does it restrict the expression or interpretation of the adopted religious teachings</w:t>
            </w:r>
          </w:p>
        </w:tc>
        <w:tc>
          <w:tcPr>
            <w:tcW w:w="3940" w:type="dxa"/>
          </w:tcPr>
          <w:p w14:paraId="6F50D557" w14:textId="402E988D" w:rsidR="0021133F" w:rsidRDefault="0021133F" w:rsidP="008E1143">
            <w:r w:rsidRPr="0021133F">
              <w:t>Judges sentence individuals who are reported to have held religious beliefs that are deemed different from the main or orthodox religious teachings.</w:t>
            </w:r>
          </w:p>
        </w:tc>
      </w:tr>
    </w:tbl>
    <w:p w14:paraId="38607D68" w14:textId="77777777" w:rsidR="001B3A7C" w:rsidRDefault="001B3A7C" w:rsidP="008E1143"/>
    <w:p w14:paraId="53FE4712" w14:textId="77777777" w:rsidR="008E1143" w:rsidRDefault="008E1143" w:rsidP="008E1143"/>
    <w:p w14:paraId="21E57617" w14:textId="77777777" w:rsidR="001B3A7C" w:rsidRDefault="001B3A7C" w:rsidP="008E1143"/>
    <w:p w14:paraId="69F458D1" w14:textId="77777777" w:rsidR="001B3A7C" w:rsidRDefault="001B3A7C" w:rsidP="008E1143"/>
    <w:p w14:paraId="4B4532A0" w14:textId="77777777" w:rsidR="008E1143" w:rsidRDefault="008E1143" w:rsidP="008E1143"/>
    <w:p w14:paraId="6B062B34" w14:textId="11464776" w:rsidR="008E1143" w:rsidRPr="00EA73EE" w:rsidRDefault="00EA73EE" w:rsidP="008E1143">
      <w:pPr>
        <w:rPr>
          <w:rFonts w:eastAsiaTheme="majorEastAsia" w:cs="Linux Libertine"/>
          <w:b/>
          <w:sz w:val="26"/>
          <w:szCs w:val="26"/>
        </w:rPr>
      </w:pPr>
      <w:r w:rsidRPr="00EA73EE">
        <w:rPr>
          <w:rFonts w:eastAsiaTheme="majorEastAsia" w:cs="Linux Libertine"/>
          <w:b/>
          <w:sz w:val="26"/>
          <w:szCs w:val="26"/>
        </w:rPr>
        <w:t xml:space="preserve">6.5 </w:t>
      </w:r>
      <w:r w:rsidR="001B3A7C" w:rsidRPr="001B3A7C">
        <w:rPr>
          <w:rFonts w:eastAsiaTheme="majorEastAsia" w:cs="Linux Libertine"/>
          <w:b/>
          <w:sz w:val="26"/>
          <w:szCs w:val="26"/>
        </w:rPr>
        <w:t>The state regulates religion.</w:t>
      </w:r>
    </w:p>
    <w:p w14:paraId="0769D358" w14:textId="77777777" w:rsidR="008E1143" w:rsidRPr="008E1143" w:rsidRDefault="008E1143" w:rsidP="008E1143"/>
    <w:p w14:paraId="1EFB7C00" w14:textId="61AFCEA8" w:rsidR="00EA73EE" w:rsidRPr="00EA73EE" w:rsidRDefault="001B3A7C" w:rsidP="00EA73EE">
      <w:pPr>
        <w:rPr>
          <w:rFonts w:cs="Linux Libertine"/>
        </w:rPr>
      </w:pPr>
      <w:r w:rsidRPr="001B3A7C">
        <w:rPr>
          <w:rFonts w:cs="Linux Libertine"/>
        </w:rPr>
        <w:t>Based on the table above, it is depicted that the legal politics reflected in the Constitutional Court</w:t>
      </w:r>
      <w:r>
        <w:rPr>
          <w:rFonts w:cs="Linux Libertine"/>
        </w:rPr>
        <w:t>’s</w:t>
      </w:r>
      <w:r w:rsidRPr="001B3A7C">
        <w:rPr>
          <w:rFonts w:cs="Linux Libertine"/>
        </w:rPr>
        <w:t xml:space="preserve"> </w:t>
      </w:r>
      <w:r w:rsidRPr="001B3A7C">
        <w:rPr>
          <w:rFonts w:cs="Linux Libertine"/>
        </w:rPr>
        <w:t>Decision on the judicial review of the Blasphemy Law describes the mutually influential relationship between state and religion. The Constitutional Court strongly emphasizes that as a consequence of the choice that Indonesia is neither a religious state nor a secular state. It is not a religious state because religious law is not a source of law, and it is not a secular state because the state has the authority to limit external freedom. Consequently, the Constitutional Court affirms that Indonesia is a state based on the belief in One Supreme God, thus referring to Indonesia as a Pancasila-based legal state. The Court also confirms that the Pancasila-based legal state is distinct from the concept of the rule of law known in various literature worldwide, not to imply that Indonesia is not actually a rule of law state.</w:t>
      </w:r>
      <w:r w:rsidR="00EA73EE" w:rsidRPr="00EA73EE">
        <w:rPr>
          <w:rFonts w:cs="Linux Libertine"/>
        </w:rPr>
        <w:t xml:space="preserve"> </w:t>
      </w:r>
    </w:p>
    <w:p w14:paraId="30D0C8D8" w14:textId="77777777" w:rsidR="00EA73EE" w:rsidRPr="00EA73EE" w:rsidRDefault="00EA73EE" w:rsidP="00EA73EE">
      <w:pPr>
        <w:rPr>
          <w:rFonts w:cs="Linux Libertine"/>
        </w:rPr>
      </w:pPr>
    </w:p>
    <w:p w14:paraId="54B5CCD3" w14:textId="0B0267B7" w:rsidR="00EA73EE" w:rsidRPr="00EA73EE" w:rsidRDefault="001B3A7C" w:rsidP="00EA73EE">
      <w:pPr>
        <w:rPr>
          <w:rFonts w:cs="Linux Libertine"/>
        </w:rPr>
      </w:pPr>
      <w:r w:rsidRPr="001B3A7C">
        <w:rPr>
          <w:rFonts w:cs="Linux Libertine"/>
        </w:rPr>
        <w:t xml:space="preserve">Indonesia cannot be categorized as a rule of law state, even though it is embraced by the 1945 Constitution, because Indonesia uses religious laws as a source of law. In the cases of blasphemy, such as the case of Ahok, Meiliana, Ahmadiyya, Gafatar, and various other blasphemy cases, the Court views religious law as the main source of law in making decisions. The source of law referred to is the fatwa of MUI. The fatwa of MUI is the result of ijtihad issued by </w:t>
      </w:r>
      <w:proofErr w:type="spellStart"/>
      <w:r w:rsidRPr="001B3A7C">
        <w:rPr>
          <w:rFonts w:cs="Linux Libertine"/>
        </w:rPr>
        <w:t>ulamas</w:t>
      </w:r>
      <w:proofErr w:type="spellEnd"/>
      <w:r w:rsidRPr="001B3A7C">
        <w:rPr>
          <w:rFonts w:cs="Linux Libertine"/>
        </w:rPr>
        <w:t>, not a legislative body where the fatwa should not have the force of law. However, in various blasphemy cases, the Court does not dig the truth about whether or not there was an insult to religion through the facts that arise during the trial, but rather relies on the content of the Fatwa as a parameter in making the decision based on Islamic Law, as a religion acknowledged in Indonesia. Therefore, if religious teachings are deemed to be contrary to Islamic law, the Fatwa can categorize those teachings as "heretical."</w:t>
      </w:r>
    </w:p>
    <w:p w14:paraId="5D7FA9FF" w14:textId="77777777" w:rsidR="00EA73EE" w:rsidRPr="00EA73EE" w:rsidRDefault="00EA73EE" w:rsidP="00EA73EE">
      <w:pPr>
        <w:rPr>
          <w:rFonts w:cs="Linux Libertine"/>
        </w:rPr>
      </w:pPr>
    </w:p>
    <w:p w14:paraId="54157C41" w14:textId="52BA5A80" w:rsidR="00EA73EE" w:rsidRPr="00EA73EE" w:rsidRDefault="001B3A7C" w:rsidP="00EA73EE">
      <w:pPr>
        <w:rPr>
          <w:rFonts w:cs="Linux Libertine"/>
        </w:rPr>
      </w:pPr>
      <w:r w:rsidRPr="001B3A7C">
        <w:rPr>
          <w:rFonts w:cs="Linux Libertine"/>
        </w:rPr>
        <w:t xml:space="preserve">The court's decision to sentence Ahmadiyya and Gafatar followers shows that the Criminal Court is not conforming nor enforcing legal considerations drafted by the Constitutional Court. Firstly, in the practical application of law enforcement, the Constitutional Court's emphasis on the legal state based on Pancasila that respects religious freedom and beliefs cannot be realized. Secondly, in practice, religious or minority belief groups are targeted with blasphemy charges and sentencing. Thirdly, the instructions given by the Constitutional Court through the judicial review highlighting that the Anti-Blasphemy Law is discriminatory have not been taken into consideration by the Criminal Court. Judges in the Criminal Court continue to examine and prosecute blasphemy cases using the law that has been declared discriminatory. Even after decision number …, there are still cases being examined and prosecuted in the Criminal Court based on the Blasphemy Law. Fourthly, the Constitutional Court affirms that in the Pancasila-based legal state, the state is allowed to limit expressions of religious-associated elements that insult recognized religions. This is only to maintain tolerance between religious communities and prevent divisiveness. Nonetheless, vigilantism against the accused persists and reoccurs in various cases, including the cases of Ahok, Meiliana, Ahmadiyya, and Gafatar. This means that religious conflicts arise because the concept of "insulting" is </w:t>
      </w:r>
      <w:r w:rsidRPr="001B3A7C">
        <w:rPr>
          <w:rFonts w:cs="Linux Libertine"/>
        </w:rPr>
        <w:lastRenderedPageBreak/>
        <w:t>determined by the main religion, thus categorizing a minority group whose religious teachings differ from the main religion as an insult to the main religion.</w:t>
      </w:r>
    </w:p>
    <w:p w14:paraId="574CAE77" w14:textId="77777777" w:rsidR="00EA73EE" w:rsidRPr="00EA73EE" w:rsidRDefault="00EA73EE" w:rsidP="00EA73EE">
      <w:pPr>
        <w:rPr>
          <w:rFonts w:cs="Linux Libertine"/>
        </w:rPr>
      </w:pPr>
    </w:p>
    <w:p w14:paraId="19C22A22" w14:textId="77777777" w:rsidR="001B3A7C" w:rsidRPr="001B3A7C" w:rsidRDefault="001B3A7C" w:rsidP="001B3A7C">
      <w:pPr>
        <w:rPr>
          <w:rFonts w:cs="Linux Libertine"/>
        </w:rPr>
      </w:pPr>
      <w:r w:rsidRPr="001B3A7C">
        <w:rPr>
          <w:rFonts w:cs="Linux Libertine"/>
        </w:rPr>
        <w:t>The relationship pattern between state and religion formulated by the Constitutional Court as the inter-shaped relationship is, in fact, failing to be implemented by the Criminal Court in blasphemy cases. The state allows the dominant religions to monopolize the truth. The monopolized truth is adopted by the state and used as a basis to punish followers of a particular religion or belief whose teachings or beliefs differ from the dominant religion. In such a relationship pattern, Durham and Brett categorize the relationship pattern between state and religion as a "State with Favored Religion."</w:t>
      </w:r>
    </w:p>
    <w:p w14:paraId="48D70A62" w14:textId="77777777" w:rsidR="001B3A7C" w:rsidRPr="001B3A7C" w:rsidRDefault="001B3A7C" w:rsidP="001B3A7C">
      <w:pPr>
        <w:rPr>
          <w:rFonts w:cs="Linux Libertine"/>
        </w:rPr>
      </w:pPr>
    </w:p>
    <w:p w14:paraId="7CB62400" w14:textId="77777777" w:rsidR="001B3A7C" w:rsidRPr="001B3A7C" w:rsidRDefault="001B3A7C" w:rsidP="001B3A7C">
      <w:pPr>
        <w:rPr>
          <w:rFonts w:cs="Linux Libertine"/>
        </w:rPr>
      </w:pPr>
      <w:r w:rsidRPr="001B3A7C">
        <w:rPr>
          <w:rFonts w:cs="Linux Libertine"/>
        </w:rPr>
        <w:t>Pew Research Center describes a state with favored religions as having government policies or actions that clearly favor one or more religions over others, typically with legal, financial, or other practical benefits. These countries may or may not mention the favored religion in their constitution or laws, often referring to the country's "traditional" or "historical" religion (but not as the official state religion). Although some of these countries also call for freedom of religion in their constitutions, in practice, they do not treat all religions equally.</w:t>
      </w:r>
    </w:p>
    <w:p w14:paraId="72901493" w14:textId="77777777" w:rsidR="001B3A7C" w:rsidRPr="001B3A7C" w:rsidRDefault="001B3A7C" w:rsidP="001B3A7C">
      <w:pPr>
        <w:rPr>
          <w:rFonts w:cs="Linux Libertine"/>
        </w:rPr>
      </w:pPr>
    </w:p>
    <w:p w14:paraId="6D94DF0A" w14:textId="1C723FEB" w:rsidR="00EA73EE" w:rsidRDefault="001B3A7C" w:rsidP="001B3A7C">
      <w:pPr>
        <w:rPr>
          <w:rFonts w:cs="Linux Libertine"/>
        </w:rPr>
      </w:pPr>
      <w:r w:rsidRPr="001B3A7C">
        <w:rPr>
          <w:rFonts w:cs="Linux Libertine"/>
        </w:rPr>
        <w:t>In the context of Indonesia, the Criminal Court, in various blasphemy cases, adopts MUI's fatwa on heretical religions and various public policies that support the fatwa to punish the followers of religions or beliefs accused of heresy. Although the Indonesian Constitution does not mention the names of religions that receive primary protection, at least six official religions that are protected are mentioned in the explanation of the Anti-Blasphemy Law (</w:t>
      </w:r>
      <w:proofErr w:type="spellStart"/>
      <w:r w:rsidRPr="001B3A7C">
        <w:rPr>
          <w:rFonts w:cs="Linux Libertine"/>
        </w:rPr>
        <w:t>Safa'at</w:t>
      </w:r>
      <w:proofErr w:type="spellEnd"/>
      <w:r w:rsidRPr="001B3A7C">
        <w:rPr>
          <w:rFonts w:cs="Linux Libertine"/>
        </w:rPr>
        <w:t>, 2022). Although the 1945 Constitution protects religious freedom, in practice, only the dominant religions receive primary protection.</w:t>
      </w:r>
    </w:p>
    <w:p w14:paraId="65C08C4E" w14:textId="77777777" w:rsidR="00EA73EE" w:rsidRDefault="00EA73EE" w:rsidP="00EA73EE">
      <w:pPr>
        <w:rPr>
          <w:rFonts w:cs="Linux Libertine"/>
        </w:rPr>
      </w:pPr>
    </w:p>
    <w:p w14:paraId="17571146" w14:textId="15F55EE7"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6 </w:t>
      </w:r>
      <w:r w:rsidRPr="00EA73EE">
        <w:rPr>
          <w:rFonts w:eastAsiaTheme="majorEastAsia" w:cs="Linux Libertine"/>
          <w:b/>
          <w:sz w:val="26"/>
          <w:szCs w:val="26"/>
        </w:rPr>
        <w:t>State with Favored Religion Impede Justice</w:t>
      </w:r>
    </w:p>
    <w:p w14:paraId="4D3B1B76" w14:textId="77777777" w:rsidR="00EA73EE" w:rsidRDefault="00EA73EE" w:rsidP="00EA73EE">
      <w:pPr>
        <w:rPr>
          <w:rFonts w:cs="Linux Libertine"/>
        </w:rPr>
      </w:pPr>
    </w:p>
    <w:p w14:paraId="5A938323" w14:textId="77777777" w:rsidR="001B3A7C" w:rsidRDefault="001B3A7C" w:rsidP="001B3A7C">
      <w:pPr>
        <w:rPr>
          <w:rFonts w:cs="Linux Libertine"/>
        </w:rPr>
      </w:pPr>
      <w:r w:rsidRPr="001B3A7C">
        <w:rPr>
          <w:rFonts w:cs="Linux Libertine"/>
        </w:rPr>
        <w:t xml:space="preserve">This subchapter discusses how the relationship pattern of state with favored religion, as reflected in the enforcement of blasphemy cases, creates injustice for the community, especially for minority religious followers. Various blasphemy case decisions have a wide impact. </w:t>
      </w:r>
    </w:p>
    <w:p w14:paraId="6355C876" w14:textId="77777777" w:rsidR="001B3A7C" w:rsidRPr="001B3A7C" w:rsidRDefault="001B3A7C" w:rsidP="001B3A7C">
      <w:pPr>
        <w:rPr>
          <w:rFonts w:cs="Linux Libertine"/>
        </w:rPr>
      </w:pPr>
    </w:p>
    <w:p w14:paraId="681AC6C8" w14:textId="77777777" w:rsidR="001B3A7C" w:rsidRDefault="001B3A7C" w:rsidP="001B3A7C">
      <w:pPr>
        <w:rPr>
          <w:rFonts w:cs="Linux Libertine"/>
        </w:rPr>
      </w:pPr>
      <w:r w:rsidRPr="001B3A7C">
        <w:rPr>
          <w:rFonts w:cs="Linux Libertine"/>
        </w:rPr>
        <w:t xml:space="preserve">By looking at the history of the development of anti-blasphemy law in Indonesia from its origin to its current development, as discussed in the previous chapter, it still places the state in a dominant position as a state with favored religions. In such a position, it is not surprising that the enforcement of the Anti-Blasphemy Law tends to satisfy the politics of power, by continuing to utilize the use of this law to criminalize the critics of six religions in Indonesia and thus receives political sympathy and support. Or by taking advantage of the existence of this law to equip law enforcement to criminalize state political enemies. </w:t>
      </w:r>
    </w:p>
    <w:p w14:paraId="0A48CC38" w14:textId="77777777" w:rsidR="001B3A7C" w:rsidRPr="001B3A7C" w:rsidRDefault="001B3A7C" w:rsidP="001B3A7C">
      <w:pPr>
        <w:rPr>
          <w:rFonts w:cs="Linux Libertine"/>
        </w:rPr>
      </w:pPr>
    </w:p>
    <w:p w14:paraId="6648C42A" w14:textId="77777777" w:rsidR="001B3A7C" w:rsidRPr="001B3A7C" w:rsidRDefault="001B3A7C" w:rsidP="001B3A7C">
      <w:pPr>
        <w:rPr>
          <w:rFonts w:cs="Linux Libertine"/>
        </w:rPr>
      </w:pPr>
      <w:r w:rsidRPr="001B3A7C">
        <w:rPr>
          <w:rFonts w:cs="Linux Libertine"/>
        </w:rPr>
        <w:t xml:space="preserve">In a relationship pattern where the state controls religion, according to Durham and Brett's views, freedom of religion is endangered of being violated. Violation of the right to freedom of religion and worship will certainly correlate with the violation of </w:t>
      </w:r>
      <w:r w:rsidRPr="001B3A7C">
        <w:rPr>
          <w:rFonts w:cs="Linux Libertine"/>
        </w:rPr>
        <w:lastRenderedPageBreak/>
        <w:t xml:space="preserve">other intertwined rights, as discussed in chapter 3. Therefore, in such a situation, discussing the future of the Anti-Blasphemy Law in Indonesia cannot be separated from discussing the relationship between state and religion. </w:t>
      </w:r>
    </w:p>
    <w:p w14:paraId="109A737A" w14:textId="77777777" w:rsidR="001B3A7C" w:rsidRDefault="001B3A7C" w:rsidP="001B3A7C">
      <w:pPr>
        <w:rPr>
          <w:rFonts w:cs="Linux Libertine"/>
        </w:rPr>
      </w:pPr>
      <w:r w:rsidRPr="001B3A7C">
        <w:rPr>
          <w:rFonts w:cs="Linux Libertine"/>
        </w:rPr>
        <w:t xml:space="preserve">The Constitutional Court, which continues to strengthen the position of the Anti-Blasphemy Law through its various judicial review decisions, is the main focus in this study. Because the Constitutional Court is consciously strengthening the position of the state as a controller of religion, a determiner of religious truth, and a punisher for those who deviate from the religious truth determined by the state. </w:t>
      </w:r>
    </w:p>
    <w:p w14:paraId="1B2BB822" w14:textId="77777777" w:rsidR="001B3A7C" w:rsidRPr="001B3A7C" w:rsidRDefault="001B3A7C" w:rsidP="001B3A7C">
      <w:pPr>
        <w:rPr>
          <w:rFonts w:cs="Linux Libertine"/>
        </w:rPr>
      </w:pPr>
    </w:p>
    <w:p w14:paraId="726ADB71" w14:textId="104CB83C" w:rsidR="00EA73EE" w:rsidRPr="00EA73EE" w:rsidRDefault="001B3A7C" w:rsidP="001B3A7C">
      <w:pPr>
        <w:rPr>
          <w:rFonts w:cs="Linux Libertine"/>
        </w:rPr>
      </w:pPr>
      <w:r w:rsidRPr="001B3A7C">
        <w:rPr>
          <w:rFonts w:cs="Linux Libertine"/>
        </w:rPr>
        <w:t>The Constitutional Court's decision on the judicial review of the Anti-Blasphemy Law also continues to encourage criminal courts to use flawed laws to punish religious critics. With the lack of a clear definition of blasphemy and intent as a prerequisite, it becomes very easy for courts to interpret the articles in the law subjectively. Cases of Ahok, Meiliana, Gafatar, and Ahmadiyya are some concrete examples in this study where the courts interpret "blasphemy" broadly, ranging from statements that contain "hostility," "insults," "blasphemy," where each of these terms is not given a concrete definition. In practice, blasphemy is interpreted by the majority religious groups or the religions practiced in Indonesia and becomes the reference for judges, ranging from criticizing the politicization of the interpretation of religious scriptures (</w:t>
      </w:r>
      <w:proofErr w:type="spellStart"/>
      <w:r w:rsidRPr="001B3A7C">
        <w:rPr>
          <w:rFonts w:cs="Linux Libertine"/>
        </w:rPr>
        <w:t>Ahok's</w:t>
      </w:r>
      <w:proofErr w:type="spellEnd"/>
      <w:r w:rsidRPr="001B3A7C">
        <w:rPr>
          <w:rFonts w:cs="Linux Libertine"/>
        </w:rPr>
        <w:t xml:space="preserve"> case), criticizing intolerant religious practices (</w:t>
      </w:r>
      <w:proofErr w:type="spellStart"/>
      <w:r w:rsidRPr="001B3A7C">
        <w:rPr>
          <w:rFonts w:cs="Linux Libertine"/>
        </w:rPr>
        <w:t>Meiliana's</w:t>
      </w:r>
      <w:proofErr w:type="spellEnd"/>
      <w:r w:rsidRPr="001B3A7C">
        <w:rPr>
          <w:rFonts w:cs="Linux Libertine"/>
        </w:rPr>
        <w:t xml:space="preserve"> case), teaching and</w:t>
      </w:r>
    </w:p>
    <w:p w14:paraId="08717929" w14:textId="77777777" w:rsidR="00EA73EE" w:rsidRPr="00EA73EE" w:rsidRDefault="00EA73EE" w:rsidP="00EA73EE">
      <w:pPr>
        <w:rPr>
          <w:rFonts w:cs="Linux Libertine"/>
        </w:rPr>
      </w:pPr>
    </w:p>
    <w:p w14:paraId="752BC112" w14:textId="77777777" w:rsidR="001B3A7C" w:rsidRPr="001B3A7C" w:rsidRDefault="001B3A7C" w:rsidP="001B3A7C">
      <w:pPr>
        <w:rPr>
          <w:rFonts w:cs="Linux Libertine"/>
        </w:rPr>
      </w:pPr>
      <w:r w:rsidRPr="001B3A7C">
        <w:rPr>
          <w:rFonts w:cs="Linux Libertine"/>
        </w:rPr>
        <w:t>The effect of the Constitutional Court's decision stating that the Anti-Blasphemy Law is in line with the Indonesian Constitution has suppressed human rights and created social injustice in society. Minority groups who have become the target of this law continue to experience discriminatory treatment. As described above, the legal politics formulated by the Constitutional Court are not being implemented by the Criminal Court. The Constitutional Court continues to punish blasphemy defendants even though the Anti-Blasphemy Law has not been amended.</w:t>
      </w:r>
    </w:p>
    <w:p w14:paraId="2A9AB345" w14:textId="77777777" w:rsidR="001B3A7C" w:rsidRPr="001B3A7C" w:rsidRDefault="001B3A7C" w:rsidP="001B3A7C">
      <w:pPr>
        <w:rPr>
          <w:rFonts w:cs="Linux Libertine"/>
        </w:rPr>
      </w:pPr>
    </w:p>
    <w:p w14:paraId="6848121D" w14:textId="0BDC2EEB" w:rsidR="00EA73EE" w:rsidRDefault="001B3A7C" w:rsidP="001B3A7C">
      <w:pPr>
        <w:rPr>
          <w:rFonts w:cs="Linux Libertine"/>
        </w:rPr>
      </w:pPr>
      <w:r w:rsidRPr="001B3A7C">
        <w:rPr>
          <w:rFonts w:cs="Linux Libertine"/>
        </w:rPr>
        <w:t>Therefore, it is very reasonable if the Constitutional Court reconsiders the constitutionality of this law. The Constitutional Court needs to provide clear guidance for the legislative body to improve the substance of the Anti-Blasphemy Law. The Constitutional Court needs to assert, in its legal considerations, the flawed nature of this law.</w:t>
      </w:r>
    </w:p>
    <w:p w14:paraId="23CD84C9" w14:textId="77777777" w:rsidR="00EA73EE" w:rsidRDefault="00EA73EE" w:rsidP="00EA73EE">
      <w:pPr>
        <w:rPr>
          <w:rFonts w:cs="Linux Libertine"/>
        </w:rPr>
      </w:pPr>
    </w:p>
    <w:p w14:paraId="15314F2C" w14:textId="1F698F2E" w:rsidR="00A409FD" w:rsidRPr="00A409FD" w:rsidRDefault="00A409FD" w:rsidP="00EA73EE">
      <w:pPr>
        <w:rPr>
          <w:rFonts w:eastAsiaTheme="majorEastAsia" w:cs="Linux Libertine"/>
          <w:b/>
          <w:sz w:val="26"/>
          <w:szCs w:val="26"/>
        </w:rPr>
      </w:pPr>
      <w:r>
        <w:rPr>
          <w:rFonts w:eastAsiaTheme="majorEastAsia" w:cs="Linux Libertine"/>
          <w:b/>
          <w:sz w:val="26"/>
          <w:szCs w:val="26"/>
        </w:rPr>
        <w:t xml:space="preserve">6.7 </w:t>
      </w:r>
      <w:r>
        <w:rPr>
          <w:rFonts w:eastAsiaTheme="majorEastAsia" w:cs="Linux Libertine"/>
          <w:b/>
          <w:sz w:val="26"/>
          <w:szCs w:val="26"/>
        </w:rPr>
        <w:t>T</w:t>
      </w:r>
      <w:r w:rsidRPr="00A409FD">
        <w:rPr>
          <w:rFonts w:eastAsiaTheme="majorEastAsia" w:cs="Linux Libertine"/>
          <w:b/>
          <w:sz w:val="26"/>
          <w:szCs w:val="26"/>
        </w:rPr>
        <w:t xml:space="preserve">he </w:t>
      </w:r>
      <w:r>
        <w:rPr>
          <w:rFonts w:eastAsiaTheme="majorEastAsia" w:cs="Linux Libertine"/>
          <w:b/>
          <w:sz w:val="26"/>
          <w:szCs w:val="26"/>
        </w:rPr>
        <w:t>State’s F</w:t>
      </w:r>
      <w:r w:rsidRPr="00A409FD">
        <w:rPr>
          <w:rFonts w:eastAsiaTheme="majorEastAsia" w:cs="Linux Libertine"/>
          <w:b/>
          <w:sz w:val="26"/>
          <w:szCs w:val="26"/>
        </w:rPr>
        <w:t xml:space="preserve">ailure of </w:t>
      </w:r>
      <w:r>
        <w:rPr>
          <w:rFonts w:eastAsiaTheme="majorEastAsia" w:cs="Linux Libertine"/>
          <w:b/>
          <w:sz w:val="26"/>
          <w:szCs w:val="26"/>
        </w:rPr>
        <w:t>M</w:t>
      </w:r>
      <w:r w:rsidRPr="00A409FD">
        <w:rPr>
          <w:rFonts w:eastAsiaTheme="majorEastAsia" w:cs="Linux Libertine"/>
          <w:b/>
          <w:sz w:val="26"/>
          <w:szCs w:val="26"/>
        </w:rPr>
        <w:t xml:space="preserve">anaging </w:t>
      </w:r>
      <w:r>
        <w:rPr>
          <w:rFonts w:eastAsiaTheme="majorEastAsia" w:cs="Linux Libertine"/>
          <w:b/>
          <w:sz w:val="26"/>
          <w:szCs w:val="26"/>
        </w:rPr>
        <w:t>R</w:t>
      </w:r>
      <w:r w:rsidRPr="00A409FD">
        <w:rPr>
          <w:rFonts w:eastAsiaTheme="majorEastAsia" w:cs="Linux Libertine"/>
          <w:b/>
          <w:sz w:val="26"/>
          <w:szCs w:val="26"/>
        </w:rPr>
        <w:t xml:space="preserve">eligious </w:t>
      </w:r>
      <w:r>
        <w:rPr>
          <w:rFonts w:eastAsiaTheme="majorEastAsia" w:cs="Linux Libertine"/>
          <w:b/>
          <w:sz w:val="26"/>
          <w:szCs w:val="26"/>
        </w:rPr>
        <w:t>D</w:t>
      </w:r>
      <w:r w:rsidRPr="00A409FD">
        <w:rPr>
          <w:rFonts w:eastAsiaTheme="majorEastAsia" w:cs="Linux Libertine"/>
          <w:b/>
          <w:sz w:val="26"/>
          <w:szCs w:val="26"/>
        </w:rPr>
        <w:t>iversity</w:t>
      </w:r>
    </w:p>
    <w:p w14:paraId="28ECB953" w14:textId="77777777" w:rsidR="00EA73EE" w:rsidRDefault="00EA73EE" w:rsidP="00EA73EE">
      <w:pPr>
        <w:rPr>
          <w:rFonts w:cs="Linux Libertine"/>
        </w:rPr>
      </w:pPr>
    </w:p>
    <w:p w14:paraId="4BFF15F4" w14:textId="18E8C310" w:rsidR="00A409FD" w:rsidRDefault="00A409FD" w:rsidP="00EA73EE">
      <w:pPr>
        <w:rPr>
          <w:rFonts w:cs="Linux Libertine"/>
        </w:rPr>
      </w:pPr>
      <w:r w:rsidRPr="00A409FD">
        <w:rPr>
          <w:rFonts w:cs="Linux Libertine"/>
        </w:rPr>
        <w:t>This study suggests that the state-sponsored religion pattern under the Anti-Blasphemy Law regime has resulted in the failure of managing religious diversity. The conflicts between religions and repeated vigilante justice during the enforcement of the blasphemy law demonstrate that the current pattern of state and religion relations has failed to manage diversity (</w:t>
      </w:r>
      <w:proofErr w:type="spellStart"/>
      <w:r w:rsidRPr="00A409FD">
        <w:rPr>
          <w:rFonts w:cs="Linux Libertine"/>
        </w:rPr>
        <w:t>Noorhadi</w:t>
      </w:r>
      <w:proofErr w:type="spellEnd"/>
      <w:r w:rsidRPr="00A409FD">
        <w:rPr>
          <w:rFonts w:cs="Linux Libertine"/>
        </w:rPr>
        <w:t xml:space="preserve"> Hasan, 2017). Diversity is a sociological reality that has taken root in Indonesian society. The motto "</w:t>
      </w:r>
      <w:proofErr w:type="spellStart"/>
      <w:r w:rsidRPr="00A409FD">
        <w:rPr>
          <w:rFonts w:cs="Linux Libertine"/>
        </w:rPr>
        <w:t>Bhineka</w:t>
      </w:r>
      <w:proofErr w:type="spellEnd"/>
      <w:r w:rsidRPr="00A409FD">
        <w:rPr>
          <w:rFonts w:cs="Linux Libertine"/>
        </w:rPr>
        <w:t xml:space="preserve"> Tunggal </w:t>
      </w:r>
      <w:proofErr w:type="spellStart"/>
      <w:r w:rsidRPr="00A409FD">
        <w:rPr>
          <w:rFonts w:cs="Linux Libertine"/>
        </w:rPr>
        <w:t>Ika</w:t>
      </w:r>
      <w:proofErr w:type="spellEnd"/>
      <w:r w:rsidRPr="00A409FD">
        <w:rPr>
          <w:rFonts w:cs="Linux Libertine"/>
        </w:rPr>
        <w:t>" (unity in diversity) loses its meaning as the state continues to utilize the Anti-Blasphemy Law.</w:t>
      </w:r>
    </w:p>
    <w:p w14:paraId="22B527EE" w14:textId="77777777" w:rsidR="00A409FD" w:rsidRDefault="00A409FD" w:rsidP="00EA73EE">
      <w:pPr>
        <w:rPr>
          <w:rFonts w:cs="Linux Libertine"/>
        </w:rPr>
      </w:pPr>
    </w:p>
    <w:p w14:paraId="16AEFB0C" w14:textId="77777777" w:rsidR="00A409FD" w:rsidRPr="00A409FD" w:rsidRDefault="00A409FD" w:rsidP="00A409FD">
      <w:pPr>
        <w:rPr>
          <w:rFonts w:cs="Linux Libertine"/>
        </w:rPr>
      </w:pPr>
      <w:r w:rsidRPr="00A409FD">
        <w:rPr>
          <w:rFonts w:cs="Linux Libertine"/>
        </w:rPr>
        <w:lastRenderedPageBreak/>
        <w:t xml:space="preserve">Historically, Soekarno's struggle at the beginning of Indonesian independence to establish the country as a secular state through the Jakarta Charter has evidently failed with the increasing prominence of the Anti-Blasphemy Law. The efforts to eliminate Islamic exclusivism through the Jakarta Charter by removing the phrase "with the obligation to apply Sharia for its adherents" behind the sentence in the first principle of Pancasila "Belief in the One and Only God" have not been successful enough due to two reasons. </w:t>
      </w:r>
    </w:p>
    <w:p w14:paraId="51E1BF3E" w14:textId="77777777" w:rsidR="00A409FD" w:rsidRPr="00A409FD" w:rsidRDefault="00A409FD" w:rsidP="00A409FD">
      <w:pPr>
        <w:rPr>
          <w:rFonts w:cs="Linux Libertine"/>
        </w:rPr>
      </w:pPr>
    </w:p>
    <w:p w14:paraId="5C729D17" w14:textId="77777777" w:rsidR="00A409FD" w:rsidRPr="00A409FD" w:rsidRDefault="00A409FD" w:rsidP="00A409FD">
      <w:pPr>
        <w:rPr>
          <w:rFonts w:cs="Linux Libertine"/>
        </w:rPr>
      </w:pPr>
      <w:r w:rsidRPr="00A409FD">
        <w:rPr>
          <w:rFonts w:cs="Linux Libertine"/>
        </w:rPr>
        <w:t xml:space="preserve">Firstly, the implementation of Sharia Law into national law is no longer limited to family law matters such as marriage, inheritance, adoption, and zakat, but has been expanding into various criminal law fields, including the emergence of religious crimes provisions in the Criminal Code and business law, such as banking (Hasan, 2017; </w:t>
      </w:r>
      <w:proofErr w:type="spellStart"/>
      <w:r w:rsidRPr="00A409FD">
        <w:rPr>
          <w:rFonts w:cs="Linux Libertine"/>
        </w:rPr>
        <w:t>Safa'at</w:t>
      </w:r>
      <w:proofErr w:type="spellEnd"/>
      <w:r w:rsidRPr="00A409FD">
        <w:rPr>
          <w:rFonts w:cs="Linux Libertine"/>
        </w:rPr>
        <w:t>, 2022).</w:t>
      </w:r>
    </w:p>
    <w:p w14:paraId="340166F4" w14:textId="77777777" w:rsidR="00A409FD" w:rsidRPr="00A409FD" w:rsidRDefault="00A409FD" w:rsidP="00A409FD">
      <w:pPr>
        <w:rPr>
          <w:rFonts w:cs="Linux Libertine"/>
        </w:rPr>
      </w:pPr>
    </w:p>
    <w:p w14:paraId="45515A6A" w14:textId="34D77230" w:rsidR="00A409FD" w:rsidRDefault="00A409FD" w:rsidP="00A409FD">
      <w:pPr>
        <w:rPr>
          <w:rFonts w:cs="Linux Libertine"/>
        </w:rPr>
      </w:pPr>
      <w:r w:rsidRPr="00A409FD">
        <w:rPr>
          <w:rFonts w:cs="Linux Libertine"/>
        </w:rPr>
        <w:t>Secondly, the current legal politics under the Anti-Blasphemy Law regime has continued to place minority religions in a marginalized position. With various court decisions declaring minority religious groups as misguided, they no longer receive equal protection in society. Meiliana can no longer live comfortably, and she was evicted from her home. Gafatar group was forced to leave their place of residence and return to their respective homes, but their families did not recognize them as members. Ahmadiyya has experienced various forms of intimidation and violence.</w:t>
      </w:r>
    </w:p>
    <w:p w14:paraId="029F35A3" w14:textId="77777777" w:rsidR="00A409FD" w:rsidRDefault="00A409FD" w:rsidP="00A409FD">
      <w:pPr>
        <w:rPr>
          <w:rFonts w:cs="Linux Libertine"/>
        </w:rPr>
      </w:pPr>
    </w:p>
    <w:p w14:paraId="1DD07D20" w14:textId="1A91187E" w:rsidR="00A409FD" w:rsidRDefault="00A409FD" w:rsidP="00A409FD">
      <w:pPr>
        <w:rPr>
          <w:rFonts w:cs="Linux Libertine"/>
        </w:rPr>
      </w:pPr>
      <w:r w:rsidRPr="00A409FD">
        <w:rPr>
          <w:rFonts w:cs="Linux Libertine"/>
        </w:rPr>
        <w:t xml:space="preserve">Thirdly, under the Anti-Blasphemy Law regime, the court's decision to prosecute minority religious groups for their beliefs has caused a strain on interreligious relationships, characterized by suspicion and distrust. In cases such as Ahmadiyya or Gafatar, the communities that used to coexist peacefully and regarded the presence of these groups as a religious social dynamic now view them as a "common enemy" following the Fatwa MUI and various public policies in the regions. Thus, when </w:t>
      </w:r>
      <w:proofErr w:type="spellStart"/>
      <w:r w:rsidRPr="00A409FD">
        <w:rPr>
          <w:rFonts w:cs="Linux Libertine"/>
        </w:rPr>
        <w:t>hard-line</w:t>
      </w:r>
      <w:proofErr w:type="spellEnd"/>
      <w:r w:rsidRPr="00A409FD">
        <w:rPr>
          <w:rFonts w:cs="Linux Libertine"/>
        </w:rPr>
        <w:t xml:space="preserve"> Islamist groups call for resistance, public anger is easily stirred up. As a result, the fear of expressing their religious beliefs has become stronger among minority groups (PB House, 2014). For instance, after the issuance of the 3/2008 Joint Ministerial Decree, which prohibits the Ahmadiyya from promoting their activities and spreading their religious teachings and warns that Ahmadiyya followers could be prosecuted for blasphemy if they violate it, and followed by the court's decision that the Ahmadiyya leaders are guilty of defiling Islamic teachings, the Ahmadiyya group has been secretive in practicing their religious rituals and beliefs. Various difficulties faced by Ahmadiyya followers, such as the lack of government recognition of their residency status, access to public services, property ownership status, and security concerns, have caused Ahmadiyya followers to fear expressing their freedom of worship according to their beliefs.</w:t>
      </w:r>
    </w:p>
    <w:p w14:paraId="0BF4B806" w14:textId="77777777" w:rsidR="00A409FD" w:rsidRDefault="00A409FD" w:rsidP="00A409FD">
      <w:pPr>
        <w:rPr>
          <w:rFonts w:cs="Linux Libertine"/>
        </w:rPr>
      </w:pPr>
    </w:p>
    <w:p w14:paraId="4BD73F8C" w14:textId="77777777" w:rsidR="00A409FD" w:rsidRDefault="00A409FD" w:rsidP="00A409FD">
      <w:pPr>
        <w:rPr>
          <w:rFonts w:cs="Linux Libertine"/>
        </w:rPr>
      </w:pPr>
    </w:p>
    <w:p w14:paraId="62577A4F" w14:textId="77777777" w:rsidR="00A409FD" w:rsidRDefault="00A409FD" w:rsidP="00EA73EE">
      <w:pPr>
        <w:rPr>
          <w:rFonts w:cs="Linux Libertine"/>
        </w:rPr>
      </w:pPr>
    </w:p>
    <w:p w14:paraId="73472845" w14:textId="77777777" w:rsidR="00A409FD" w:rsidRDefault="00A409FD" w:rsidP="00EA73EE">
      <w:pPr>
        <w:rPr>
          <w:rFonts w:cs="Linux Libertine"/>
        </w:rPr>
      </w:pPr>
    </w:p>
    <w:p w14:paraId="216B6ACB" w14:textId="6AE4903E" w:rsidR="00EA73EE" w:rsidRPr="00EA73EE" w:rsidRDefault="00EA73EE" w:rsidP="00EA73EE">
      <w:pPr>
        <w:rPr>
          <w:rFonts w:eastAsiaTheme="majorEastAsia" w:cs="Linux Libertine"/>
          <w:b/>
          <w:sz w:val="26"/>
          <w:szCs w:val="26"/>
        </w:rPr>
      </w:pPr>
      <w:r>
        <w:rPr>
          <w:rFonts w:eastAsiaTheme="majorEastAsia" w:cs="Linux Libertine"/>
          <w:b/>
          <w:sz w:val="26"/>
          <w:szCs w:val="26"/>
        </w:rPr>
        <w:t>6.</w:t>
      </w:r>
      <w:r w:rsidR="00A409FD">
        <w:rPr>
          <w:rFonts w:eastAsiaTheme="majorEastAsia" w:cs="Linux Libertine"/>
          <w:b/>
          <w:sz w:val="26"/>
          <w:szCs w:val="26"/>
        </w:rPr>
        <w:t>8</w:t>
      </w:r>
      <w:r>
        <w:rPr>
          <w:rFonts w:eastAsiaTheme="majorEastAsia" w:cs="Linux Libertine"/>
          <w:b/>
          <w:sz w:val="26"/>
          <w:szCs w:val="26"/>
        </w:rPr>
        <w:t xml:space="preserve"> </w:t>
      </w:r>
      <w:r w:rsidRPr="00EA73EE">
        <w:rPr>
          <w:rFonts w:eastAsiaTheme="majorEastAsia" w:cs="Linux Libertine"/>
          <w:b/>
          <w:sz w:val="26"/>
          <w:szCs w:val="26"/>
        </w:rPr>
        <w:t>Conclusion</w:t>
      </w:r>
    </w:p>
    <w:p w14:paraId="754AC2D0" w14:textId="77777777" w:rsidR="008E1143" w:rsidRDefault="008E1143" w:rsidP="00C1240E">
      <w:pPr>
        <w:rPr>
          <w:rFonts w:cs="Linux Libertine"/>
        </w:rPr>
      </w:pPr>
    </w:p>
    <w:p w14:paraId="795721D5" w14:textId="4A17CB5E" w:rsidR="00EA73EE" w:rsidRDefault="001B3A7C" w:rsidP="00C1240E">
      <w:pPr>
        <w:rPr>
          <w:rFonts w:cs="Linux Libertine"/>
        </w:rPr>
      </w:pPr>
      <w:r w:rsidRPr="001B3A7C">
        <w:rPr>
          <w:rFonts w:cs="Linux Libertine"/>
        </w:rPr>
        <w:t xml:space="preserve">Maintaining the enforcement of the flawed and discriminatory Anti-Blasphemy Law means maintaining the relationship pattern of state with favored religion. Such a </w:t>
      </w:r>
      <w:r w:rsidRPr="001B3A7C">
        <w:rPr>
          <w:rFonts w:cs="Linux Libertine"/>
        </w:rPr>
        <w:lastRenderedPageBreak/>
        <w:t>relationship pattern will continue to threaten the right to freedom of religion. Therefore, it is necessary to formulate an accommodating relationship pattern between the state and religion. The accommodating relationship pattern between the state and religion is intended as a relationship where the state is not anti-religion but facilitates the needs of every religious adherent, whether the majority or minority. The consequence of an accommodating relationship is the absence of truth claims by a small group of religions. Therefore, all religions, whether minority or majority, should receive equal protection. Criminalization of religious adherents only because their religious teaching differs from the majority religion (Ahmadiyya case), such as Ahmadiyya, should no longer be stigmatized by the state as "blaspheming" religion. Conflicts between and among religions should be given wide and free space for dialogue without state interference, let alone with threats of punishment. Criticism of intolerant religious practices (</w:t>
      </w:r>
      <w:proofErr w:type="spellStart"/>
      <w:r w:rsidRPr="001B3A7C">
        <w:rPr>
          <w:rFonts w:cs="Linux Libertine"/>
        </w:rPr>
        <w:t>Meiliana's</w:t>
      </w:r>
      <w:proofErr w:type="spellEnd"/>
      <w:r w:rsidRPr="001B3A7C">
        <w:rPr>
          <w:rFonts w:cs="Linux Libertine"/>
        </w:rPr>
        <w:t xml:space="preserve"> case) should be regarded as part of the right to freedom of expression that must be respected, not criminalized. The state, through its law enforcement agencies, needs to educate the public about the importance of respecting differences. Any attempt at vigilantism must be prevented and firmly acted upon by law enforcement officials.</w:t>
      </w:r>
    </w:p>
    <w:p w14:paraId="0BD82C2B" w14:textId="77777777" w:rsidR="008E1143" w:rsidRDefault="008E1143" w:rsidP="00C1240E">
      <w:pPr>
        <w:rPr>
          <w:rFonts w:cs="Linux Libertine"/>
        </w:rPr>
      </w:pPr>
    </w:p>
    <w:p w14:paraId="3DFA5D9A" w14:textId="2317CD01" w:rsidR="003A7CBD" w:rsidRDefault="003A7CBD" w:rsidP="00C1240E">
      <w:pPr>
        <w:rPr>
          <w:rFonts w:cs="Linux Libertine"/>
        </w:rPr>
      </w:pPr>
      <w:r w:rsidRPr="00D81620">
        <w:rPr>
          <w:color w:val="FF0000"/>
        </w:rPr>
        <w:t xml:space="preserve">State –religion relations : examination of where Indonesia, what it said in law and how it manifests in reality, why? Socio-political dimensions can be used to </w:t>
      </w:r>
      <w:proofErr w:type="spellStart"/>
      <w:r w:rsidRPr="00D81620">
        <w:rPr>
          <w:color w:val="FF0000"/>
        </w:rPr>
        <w:t>analyse</w:t>
      </w:r>
      <w:proofErr w:type="spellEnd"/>
    </w:p>
    <w:p w14:paraId="2E8B3B3D" w14:textId="77777777" w:rsidR="003A7CBD" w:rsidRDefault="003A7CBD" w:rsidP="00C1240E">
      <w:pPr>
        <w:rPr>
          <w:rFonts w:cs="Linux Libertine"/>
        </w:rPr>
      </w:pPr>
    </w:p>
    <w:p w14:paraId="0D3771DC" w14:textId="77777777" w:rsidR="003A7CBD" w:rsidRPr="00A51029" w:rsidRDefault="003A7CBD" w:rsidP="00C1240E">
      <w:pPr>
        <w:rPr>
          <w:rFonts w:cs="Linux Libertine"/>
        </w:rPr>
      </w:pPr>
    </w:p>
    <w:p w14:paraId="14837AD3" w14:textId="22ACFD7C" w:rsidR="00194DE1" w:rsidRPr="00B66D8B" w:rsidRDefault="00194DE1" w:rsidP="006A2A0F">
      <w:pPr>
        <w:pStyle w:val="ParagraphNormal"/>
        <w:rPr>
          <w:rFonts w:cs="Linux Libertine"/>
          <w:color w:val="FF0000"/>
        </w:rPr>
      </w:pPr>
      <w:proofErr w:type="spellStart"/>
      <w:r w:rsidRPr="00B66D8B">
        <w:rPr>
          <w:rFonts w:cs="Linux Libertine"/>
          <w:color w:val="FF0000"/>
        </w:rPr>
        <w:t>Pengadilan</w:t>
      </w:r>
      <w:proofErr w:type="spellEnd"/>
      <w:r w:rsidRPr="00B66D8B">
        <w:rPr>
          <w:rFonts w:cs="Linux Libertine"/>
          <w:color w:val="FF0000"/>
        </w:rPr>
        <w:t xml:space="preserve"> </w:t>
      </w:r>
      <w:proofErr w:type="spellStart"/>
      <w:r w:rsidRPr="00B66D8B">
        <w:rPr>
          <w:rFonts w:cs="Linux Libertine"/>
          <w:color w:val="FF0000"/>
        </w:rPr>
        <w:t>melalui</w:t>
      </w:r>
      <w:proofErr w:type="spellEnd"/>
      <w:r w:rsidRPr="00B66D8B">
        <w:rPr>
          <w:rFonts w:cs="Linux Libertine"/>
          <w:color w:val="FF0000"/>
        </w:rPr>
        <w:t xml:space="preserve"> </w:t>
      </w:r>
      <w:proofErr w:type="spellStart"/>
      <w:r w:rsidRPr="00B66D8B">
        <w:rPr>
          <w:rFonts w:cs="Linux Libertine"/>
          <w:color w:val="FF0000"/>
        </w:rPr>
        <w:t>putusan</w:t>
      </w:r>
      <w:proofErr w:type="spellEnd"/>
      <w:r w:rsidRPr="00B66D8B">
        <w:rPr>
          <w:rFonts w:cs="Linux Libertine"/>
          <w:color w:val="FF0000"/>
        </w:rPr>
        <w:t xml:space="preserve"> blasphemy law </w:t>
      </w:r>
      <w:proofErr w:type="spellStart"/>
      <w:r w:rsidRPr="00B66D8B">
        <w:rPr>
          <w:rFonts w:cs="Linux Libertine"/>
          <w:color w:val="FF0000"/>
        </w:rPr>
        <w:t>menegaskan</w:t>
      </w:r>
      <w:proofErr w:type="spellEnd"/>
      <w:r w:rsidRPr="00B66D8B">
        <w:rPr>
          <w:rFonts w:cs="Linux Libertine"/>
          <w:color w:val="FF0000"/>
        </w:rPr>
        <w:t xml:space="preserve"> </w:t>
      </w:r>
      <w:proofErr w:type="spellStart"/>
      <w:r w:rsidRPr="00B66D8B">
        <w:rPr>
          <w:rFonts w:cs="Linux Libertine"/>
          <w:color w:val="FF0000"/>
        </w:rPr>
        <w:t>bahwa</w:t>
      </w:r>
      <w:proofErr w:type="spellEnd"/>
      <w:r w:rsidRPr="00B66D8B">
        <w:rPr>
          <w:rFonts w:cs="Linux Libertine"/>
          <w:color w:val="FF0000"/>
        </w:rPr>
        <w:t xml:space="preserve"> Indonesia </w:t>
      </w:r>
      <w:proofErr w:type="spellStart"/>
      <w:r w:rsidRPr="00B66D8B">
        <w:rPr>
          <w:rFonts w:cs="Linux Libertine"/>
          <w:color w:val="FF0000"/>
        </w:rPr>
        <w:t>itu</w:t>
      </w:r>
      <w:proofErr w:type="spellEnd"/>
      <w:r w:rsidRPr="00B66D8B">
        <w:rPr>
          <w:rFonts w:cs="Linux Libertine"/>
          <w:color w:val="FF0000"/>
        </w:rPr>
        <w:t xml:space="preserve"> </w:t>
      </w:r>
      <w:proofErr w:type="spellStart"/>
      <w:r w:rsidRPr="00B66D8B">
        <w:rPr>
          <w:rFonts w:cs="Linux Libertine"/>
          <w:color w:val="FF0000"/>
        </w:rPr>
        <w:t>secara</w:t>
      </w:r>
      <w:proofErr w:type="spellEnd"/>
      <w:r w:rsidRPr="00B66D8B">
        <w:rPr>
          <w:rFonts w:cs="Linux Libertine"/>
          <w:color w:val="FF0000"/>
        </w:rPr>
        <w:t xml:space="preserve"> </w:t>
      </w:r>
      <w:proofErr w:type="spellStart"/>
      <w:r w:rsidRPr="00B66D8B">
        <w:rPr>
          <w:rFonts w:cs="Linux Libertine"/>
          <w:color w:val="FF0000"/>
        </w:rPr>
        <w:t>tidak</w:t>
      </w:r>
      <w:proofErr w:type="spellEnd"/>
      <w:r w:rsidRPr="00B66D8B">
        <w:rPr>
          <w:rFonts w:cs="Linux Libertine"/>
          <w:color w:val="FF0000"/>
        </w:rPr>
        <w:t xml:space="preserve"> </w:t>
      </w:r>
      <w:proofErr w:type="spellStart"/>
      <w:r w:rsidRPr="00B66D8B">
        <w:rPr>
          <w:rFonts w:cs="Linux Libertine"/>
          <w:color w:val="FF0000"/>
        </w:rPr>
        <w:t>langsung</w:t>
      </w:r>
      <w:proofErr w:type="spellEnd"/>
      <w:r w:rsidRPr="00B66D8B">
        <w:rPr>
          <w:rFonts w:cs="Linux Libertine"/>
          <w:color w:val="FF0000"/>
        </w:rPr>
        <w:t xml:space="preserve">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hubungannya</w:t>
      </w:r>
      <w:proofErr w:type="spellEnd"/>
      <w:r w:rsidRPr="00B66D8B">
        <w:rPr>
          <w:rFonts w:cs="Linux Libertine"/>
          <w:color w:val="FF0000"/>
        </w:rPr>
        <w:t xml:space="preserve"> </w:t>
      </w:r>
      <w:proofErr w:type="spellStart"/>
      <w:r w:rsidRPr="00B66D8B">
        <w:rPr>
          <w:rFonts w:cs="Linux Libertine"/>
          <w:color w:val="FF0000"/>
        </w:rPr>
        <w:t>atau</w:t>
      </w:r>
      <w:proofErr w:type="spellEnd"/>
      <w:r w:rsidRPr="00B66D8B">
        <w:rPr>
          <w:rFonts w:cs="Linux Libertine"/>
          <w:color w:val="FF0000"/>
        </w:rPr>
        <w:t xml:space="preserve"> </w:t>
      </w:r>
      <w:proofErr w:type="spellStart"/>
      <w:r w:rsidRPr="00B66D8B">
        <w:rPr>
          <w:rFonts w:cs="Linux Libertine"/>
          <w:color w:val="FF0000"/>
        </w:rPr>
        <w:t>pola</w:t>
      </w:r>
      <w:proofErr w:type="spellEnd"/>
      <w:r w:rsidRPr="00B66D8B">
        <w:rPr>
          <w:rFonts w:cs="Linux Libertine"/>
          <w:color w:val="FF0000"/>
        </w:rPr>
        <w:t xml:space="preserve"> </w:t>
      </w:r>
      <w:proofErr w:type="spellStart"/>
      <w:r w:rsidRPr="00B66D8B">
        <w:rPr>
          <w:rFonts w:cs="Linux Libertine"/>
          <w:color w:val="FF0000"/>
        </w:rPr>
        <w:t>hubungan</w:t>
      </w:r>
      <w:proofErr w:type="spellEnd"/>
      <w:r w:rsidRPr="00B66D8B">
        <w:rPr>
          <w:rFonts w:cs="Linux Libertine"/>
          <w:color w:val="FF0000"/>
        </w:rPr>
        <w:t xml:space="preserve"> negara dan agama yang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karena</w:t>
      </w:r>
      <w:proofErr w:type="spellEnd"/>
      <w:r w:rsidRPr="00B66D8B">
        <w:rPr>
          <w:rFonts w:cs="Linux Libertine"/>
          <w:color w:val="FF0000"/>
        </w:rPr>
        <w:t xml:space="preserve"> </w:t>
      </w:r>
    </w:p>
    <w:p w14:paraId="1693B9C9" w14:textId="1B6D3D25" w:rsidR="00B66D8B" w:rsidRDefault="00B66D8B" w:rsidP="006A2A0F">
      <w:pPr>
        <w:pStyle w:val="ParagraphNormal"/>
        <w:rPr>
          <w:rFonts w:cs="Linux Libertine"/>
          <w:color w:val="FF0000"/>
        </w:rPr>
      </w:pPr>
      <w:r>
        <w:rPr>
          <w:rFonts w:cs="Linux Libertine"/>
          <w:color w:val="FF0000"/>
        </w:rPr>
        <w:t xml:space="preserve">Religiously neutral nationalist. </w:t>
      </w:r>
      <w:r w:rsidR="00824515">
        <w:rPr>
          <w:rFonts w:cs="Linux Libertine"/>
          <w:color w:val="FF0000"/>
        </w:rPr>
        <w:t xml:space="preserve">Sukarno pada </w:t>
      </w:r>
      <w:proofErr w:type="spellStart"/>
      <w:r w:rsidR="00824515">
        <w:rPr>
          <w:rFonts w:cs="Linux Libertine"/>
          <w:color w:val="FF0000"/>
        </w:rPr>
        <w:t>awalnya</w:t>
      </w:r>
      <w:proofErr w:type="spellEnd"/>
      <w:r w:rsidR="00824515">
        <w:rPr>
          <w:rFonts w:cs="Linux Libertine"/>
          <w:color w:val="FF0000"/>
        </w:rPr>
        <w:t xml:space="preserve"> </w:t>
      </w:r>
      <w:proofErr w:type="spellStart"/>
      <w:r w:rsidR="00824515">
        <w:rPr>
          <w:rFonts w:cs="Linux Libertine"/>
          <w:color w:val="FF0000"/>
        </w:rPr>
        <w:t>menginginkan</w:t>
      </w:r>
      <w:proofErr w:type="spellEnd"/>
      <w:r w:rsidR="00824515">
        <w:rPr>
          <w:rFonts w:cs="Linux Libertine"/>
          <w:color w:val="FF0000"/>
        </w:rPr>
        <w:t xml:space="preserve"> Indonesia </w:t>
      </w:r>
      <w:proofErr w:type="spellStart"/>
      <w:r w:rsidR="00824515">
        <w:rPr>
          <w:rFonts w:cs="Linux Libertine"/>
          <w:color w:val="FF0000"/>
        </w:rPr>
        <w:t>menjadi</w:t>
      </w:r>
      <w:proofErr w:type="spellEnd"/>
      <w:r w:rsidR="00824515">
        <w:rPr>
          <w:rFonts w:cs="Linux Libertine"/>
          <w:color w:val="FF0000"/>
        </w:rPr>
        <w:t xml:space="preserve"> negara yang </w:t>
      </w:r>
      <w:r w:rsidR="00824515">
        <w:rPr>
          <w:rFonts w:cs="Linux Libertine"/>
          <w:color w:val="FF0000"/>
        </w:rPr>
        <w:t>Religiously neutral nationalist</w:t>
      </w:r>
      <w:r w:rsidR="00824515">
        <w:rPr>
          <w:rFonts w:cs="Linux Libertine"/>
          <w:color w:val="FF0000"/>
        </w:rPr>
        <w:t xml:space="preserve">, </w:t>
      </w:r>
      <w:proofErr w:type="spellStart"/>
      <w:r w:rsidR="00824515">
        <w:rPr>
          <w:rFonts w:cs="Linux Libertine"/>
          <w:color w:val="FF0000"/>
        </w:rPr>
        <w:t>tetapi</w:t>
      </w:r>
      <w:proofErr w:type="spellEnd"/>
      <w:r w:rsidR="00824515">
        <w:rPr>
          <w:rFonts w:cs="Linux Libertine"/>
          <w:color w:val="FF0000"/>
        </w:rPr>
        <w:t xml:space="preserve"> </w:t>
      </w:r>
      <w:proofErr w:type="spellStart"/>
      <w:r w:rsidR="00824515">
        <w:rPr>
          <w:rFonts w:cs="Linux Libertine"/>
          <w:color w:val="FF0000"/>
        </w:rPr>
        <w:t>kemudian</w:t>
      </w:r>
      <w:proofErr w:type="spellEnd"/>
      <w:r w:rsidR="00824515">
        <w:rPr>
          <w:rFonts w:cs="Linux Libertine"/>
          <w:color w:val="FF0000"/>
        </w:rPr>
        <w:t xml:space="preserve"> </w:t>
      </w:r>
      <w:proofErr w:type="spellStart"/>
      <w:r w:rsidR="00824515">
        <w:rPr>
          <w:rFonts w:cs="Linux Libertine"/>
          <w:color w:val="FF0000"/>
        </w:rPr>
        <w:t>berkembang</w:t>
      </w:r>
      <w:proofErr w:type="spellEnd"/>
      <w:r w:rsidR="00824515">
        <w:rPr>
          <w:rFonts w:cs="Linux Libertine"/>
          <w:color w:val="FF0000"/>
        </w:rPr>
        <w:t xml:space="preserve"> </w:t>
      </w:r>
      <w:proofErr w:type="spellStart"/>
      <w:r w:rsidR="00824515">
        <w:rPr>
          <w:rFonts w:cs="Linux Libertine"/>
          <w:color w:val="FF0000"/>
        </w:rPr>
        <w:t>menjadi</w:t>
      </w:r>
      <w:proofErr w:type="spellEnd"/>
      <w:r w:rsidR="00824515">
        <w:rPr>
          <w:rFonts w:cs="Linux Libertine"/>
          <w:color w:val="FF0000"/>
        </w:rPr>
        <w:t xml:space="preserve"> Pancasila yang </w:t>
      </w:r>
      <w:proofErr w:type="spellStart"/>
      <w:r w:rsidR="00824515">
        <w:rPr>
          <w:rFonts w:cs="Linux Libertine"/>
          <w:color w:val="FF0000"/>
        </w:rPr>
        <w:t>mengadopsi</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nationalism, dan </w:t>
      </w:r>
      <w:proofErr w:type="spellStart"/>
      <w:r w:rsidR="00824515">
        <w:rPr>
          <w:rFonts w:cs="Linux Libertine"/>
          <w:color w:val="FF0000"/>
        </w:rPr>
        <w:t>hal</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roofErr w:type="spellStart"/>
      <w:r w:rsidR="00824515">
        <w:rPr>
          <w:rFonts w:cs="Linux Libertine"/>
          <w:color w:val="FF0000"/>
        </w:rPr>
        <w:t>terus</w:t>
      </w:r>
      <w:proofErr w:type="spellEnd"/>
      <w:r w:rsidR="00824515">
        <w:rPr>
          <w:rFonts w:cs="Linux Libertine"/>
          <w:color w:val="FF0000"/>
        </w:rPr>
        <w:t xml:space="preserve"> </w:t>
      </w:r>
      <w:proofErr w:type="spellStart"/>
      <w:r w:rsidR="00824515">
        <w:rPr>
          <w:rFonts w:cs="Linux Libertine"/>
          <w:color w:val="FF0000"/>
        </w:rPr>
        <w:t>dipertahankan</w:t>
      </w:r>
      <w:proofErr w:type="spellEnd"/>
      <w:r w:rsidR="00824515">
        <w:rPr>
          <w:rFonts w:cs="Linux Libertine"/>
          <w:color w:val="FF0000"/>
        </w:rPr>
        <w:t xml:space="preserve"> </w:t>
      </w:r>
      <w:proofErr w:type="spellStart"/>
      <w:r w:rsidR="00824515">
        <w:rPr>
          <w:rFonts w:cs="Linux Libertine"/>
          <w:color w:val="FF0000"/>
        </w:rPr>
        <w:t>sehingga</w:t>
      </w:r>
      <w:proofErr w:type="spellEnd"/>
      <w:r w:rsidR="00824515">
        <w:rPr>
          <w:rFonts w:cs="Linux Libertine"/>
          <w:color w:val="FF0000"/>
        </w:rPr>
        <w:t xml:space="preserve"> </w:t>
      </w:r>
      <w:proofErr w:type="spellStart"/>
      <w:r w:rsidR="00824515">
        <w:rPr>
          <w:rFonts w:cs="Linux Libertine"/>
          <w:color w:val="FF0000"/>
        </w:rPr>
        <w:t>semua</w:t>
      </w:r>
      <w:proofErr w:type="spellEnd"/>
      <w:r w:rsidR="00824515">
        <w:rPr>
          <w:rFonts w:cs="Linux Libertine"/>
          <w:color w:val="FF0000"/>
        </w:rPr>
        <w:t xml:space="preserve"> </w:t>
      </w:r>
      <w:proofErr w:type="spellStart"/>
      <w:r w:rsidR="00824515">
        <w:rPr>
          <w:rFonts w:cs="Linux Libertine"/>
          <w:color w:val="FF0000"/>
        </w:rPr>
        <w:t>undang-undang</w:t>
      </w:r>
      <w:proofErr w:type="spellEnd"/>
      <w:r w:rsidR="00824515">
        <w:rPr>
          <w:rFonts w:cs="Linux Libertine"/>
          <w:color w:val="FF0000"/>
        </w:rPr>
        <w:t xml:space="preserve"> dan </w:t>
      </w:r>
      <w:proofErr w:type="spellStart"/>
      <w:r w:rsidR="00824515">
        <w:rPr>
          <w:rFonts w:cs="Linux Libertine"/>
          <w:color w:val="FF0000"/>
        </w:rPr>
        <w:t>aturan</w:t>
      </w:r>
      <w:proofErr w:type="spellEnd"/>
      <w:r w:rsidR="00824515">
        <w:rPr>
          <w:rFonts w:cs="Linux Libertine"/>
          <w:color w:val="FF0000"/>
        </w:rPr>
        <w:t xml:space="preserve"> yang </w:t>
      </w:r>
      <w:proofErr w:type="spellStart"/>
      <w:r w:rsidR="00824515">
        <w:rPr>
          <w:rFonts w:cs="Linux Libertine"/>
          <w:color w:val="FF0000"/>
        </w:rPr>
        <w:t>dibuat</w:t>
      </w:r>
      <w:proofErr w:type="spellEnd"/>
      <w:r w:rsidR="00824515">
        <w:rPr>
          <w:rFonts w:cs="Linux Libertine"/>
          <w:color w:val="FF0000"/>
        </w:rPr>
        <w:t xml:space="preserve">, </w:t>
      </w:r>
      <w:proofErr w:type="spellStart"/>
      <w:r w:rsidR="00824515">
        <w:rPr>
          <w:rFonts w:cs="Linux Libertine"/>
          <w:color w:val="FF0000"/>
        </w:rPr>
        <w:t>termasuk</w:t>
      </w:r>
      <w:proofErr w:type="spellEnd"/>
      <w:r w:rsidR="00824515">
        <w:rPr>
          <w:rFonts w:cs="Linux Libertine"/>
          <w:color w:val="FF0000"/>
        </w:rPr>
        <w:t xml:space="preserve"> juga </w:t>
      </w:r>
      <w:proofErr w:type="spellStart"/>
      <w:r w:rsidR="00824515">
        <w:rPr>
          <w:rFonts w:cs="Linux Libertine"/>
          <w:color w:val="FF0000"/>
        </w:rPr>
        <w:t>penegakannya</w:t>
      </w:r>
      <w:proofErr w:type="spellEnd"/>
      <w:r w:rsidR="00824515">
        <w:rPr>
          <w:rFonts w:cs="Linux Libertine"/>
          <w:color w:val="FF0000"/>
        </w:rPr>
        <w:t xml:space="preserve"> </w:t>
      </w:r>
      <w:proofErr w:type="spellStart"/>
      <w:r w:rsidR="00824515">
        <w:rPr>
          <w:rFonts w:cs="Linux Libertine"/>
          <w:color w:val="FF0000"/>
        </w:rPr>
        <w:t>menjagi</w:t>
      </w:r>
      <w:proofErr w:type="spellEnd"/>
      <w:r w:rsidR="00824515">
        <w:rPr>
          <w:rFonts w:cs="Linux Libertine"/>
          <w:color w:val="FF0000"/>
        </w:rPr>
        <w:t xml:space="preserve"> </w:t>
      </w:r>
      <w:proofErr w:type="spellStart"/>
      <w:r w:rsidR="00824515">
        <w:rPr>
          <w:rFonts w:cs="Linux Libertine"/>
          <w:color w:val="FF0000"/>
        </w:rPr>
        <w:t>terpengaruh</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w:t>
      </w:r>
      <w:proofErr w:type="spellStart"/>
      <w:r w:rsidR="00824515">
        <w:rPr>
          <w:rFonts w:cs="Linux Libertine"/>
          <w:color w:val="FF0000"/>
        </w:rPr>
        <w:t>nationalisme</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
    <w:p w14:paraId="1EAE8100" w14:textId="02EB3AEA" w:rsidR="00DD77E0" w:rsidRDefault="00DD77E0" w:rsidP="006A2A0F">
      <w:pPr>
        <w:pStyle w:val="ParagraphNormal"/>
        <w:rPr>
          <w:rFonts w:cs="Linux Libertine"/>
          <w:color w:val="FF0000"/>
        </w:rPr>
      </w:pPr>
      <w:proofErr w:type="spellStart"/>
      <w:r>
        <w:rPr>
          <w:rFonts w:cs="Linux Libertine"/>
          <w:color w:val="FF0000"/>
        </w:rPr>
        <w:t>Hubungan</w:t>
      </w:r>
      <w:proofErr w:type="spellEnd"/>
      <w:r>
        <w:rPr>
          <w:rFonts w:cs="Linux Libertine"/>
          <w:color w:val="FF0000"/>
        </w:rPr>
        <w:t xml:space="preserve"> negara dan agama di Indonesia </w:t>
      </w:r>
      <w:proofErr w:type="spellStart"/>
      <w:r>
        <w:rPr>
          <w:rFonts w:cs="Linux Libertine"/>
          <w:color w:val="FF0000"/>
        </w:rPr>
        <w:t>saling</w:t>
      </w:r>
      <w:proofErr w:type="spellEnd"/>
      <w:r>
        <w:rPr>
          <w:rFonts w:cs="Linux Libertine"/>
          <w:color w:val="FF0000"/>
        </w:rPr>
        <w:t xml:space="preserve"> </w:t>
      </w:r>
      <w:proofErr w:type="spellStart"/>
      <w:r>
        <w:rPr>
          <w:rFonts w:cs="Linux Libertine"/>
          <w:color w:val="FF0000"/>
        </w:rPr>
        <w:t>mempengaruhi</w:t>
      </w:r>
      <w:proofErr w:type="spellEnd"/>
      <w:r>
        <w:rPr>
          <w:rFonts w:cs="Linux Libertine"/>
          <w:color w:val="FF0000"/>
        </w:rPr>
        <w:t xml:space="preserve">, </w:t>
      </w:r>
      <w:proofErr w:type="spellStart"/>
      <w:r>
        <w:rPr>
          <w:rFonts w:cs="Linux Libertine"/>
          <w:color w:val="FF0000"/>
        </w:rPr>
        <w:t>jika</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w:t>
      </w:r>
      <w:proofErr w:type="spellStart"/>
      <w:r>
        <w:rPr>
          <w:rFonts w:cs="Linux Libertine"/>
          <w:color w:val="FF0000"/>
        </w:rPr>
        <w:t>produk</w:t>
      </w:r>
      <w:proofErr w:type="spellEnd"/>
      <w:r>
        <w:rPr>
          <w:rFonts w:cs="Linux Libertine"/>
          <w:color w:val="FF0000"/>
        </w:rPr>
        <w:t xml:space="preserve"> </w:t>
      </w:r>
      <w:proofErr w:type="spellStart"/>
      <w:r>
        <w:rPr>
          <w:rFonts w:cs="Linux Libertine"/>
          <w:color w:val="FF0000"/>
        </w:rPr>
        <w:t>undang-undang</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nelitian</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w:t>
      </w:r>
      <w:proofErr w:type="spellStart"/>
      <w:r>
        <w:rPr>
          <w:rFonts w:cs="Linux Libertine"/>
          <w:color w:val="FF0000"/>
        </w:rPr>
        <w:t>itu</w:t>
      </w:r>
      <w:proofErr w:type="spellEnd"/>
      <w:r>
        <w:rPr>
          <w:rFonts w:cs="Linux Libertine"/>
          <w:color w:val="FF0000"/>
        </w:rPr>
        <w:t xml:space="preserve"> </w:t>
      </w:r>
      <w:proofErr w:type="spellStart"/>
      <w:r>
        <w:rPr>
          <w:rFonts w:cs="Linux Libertine"/>
          <w:color w:val="FF0000"/>
        </w:rPr>
        <w:t>ingin</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116957">
        <w:rPr>
          <w:rFonts w:cs="Linux Libertine"/>
          <w:color w:val="FF0000"/>
        </w:rPr>
        <w:t>.</w:t>
      </w:r>
    </w:p>
    <w:p w14:paraId="4D8FBF29" w14:textId="0645CFBE" w:rsidR="00116957" w:rsidRDefault="00CD2577" w:rsidP="006A2A0F">
      <w:pPr>
        <w:pStyle w:val="ParagraphNormal"/>
        <w:rPr>
          <w:rFonts w:cs="Linux Libertine"/>
          <w:color w:val="FF0000"/>
        </w:rPr>
      </w:pPr>
      <w:r>
        <w:rPr>
          <w:rFonts w:cs="Linux Libertine"/>
          <w:color w:val="FF0000"/>
        </w:rPr>
        <w:t xml:space="preserve">The rules of Indonesian constitution court in determining religions relationship </w:t>
      </w:r>
      <w:proofErr w:type="spellStart"/>
      <w:r>
        <w:rPr>
          <w:rFonts w:cs="Linux Libertine"/>
          <w:color w:val="FF0000"/>
        </w:rPr>
        <w:t>ali</w:t>
      </w:r>
      <w:proofErr w:type="spellEnd"/>
      <w:r>
        <w:rPr>
          <w:rFonts w:cs="Linux Libertine"/>
          <w:color w:val="FF0000"/>
        </w:rPr>
        <w:t xml:space="preserve"> </w:t>
      </w:r>
      <w:proofErr w:type="spellStart"/>
      <w:r>
        <w:rPr>
          <w:rFonts w:cs="Linux Libertine"/>
          <w:color w:val="FF0000"/>
        </w:rPr>
        <w:t>safaat</w:t>
      </w:r>
      <w:proofErr w:type="spellEnd"/>
      <w:r>
        <w:rPr>
          <w:rFonts w:cs="Linux Libertine"/>
          <w:color w:val="FF0000"/>
        </w:rPr>
        <w:t xml:space="preserve"> </w:t>
      </w:r>
      <w:proofErr w:type="spellStart"/>
      <w:r>
        <w:rPr>
          <w:rFonts w:cs="Linux Libertine"/>
          <w:color w:val="FF0000"/>
        </w:rPr>
        <w:t>menyebu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terdapat</w:t>
      </w:r>
      <w:proofErr w:type="spellEnd"/>
      <w:r>
        <w:rPr>
          <w:rFonts w:cs="Linux Libertine"/>
          <w:color w:val="FF0000"/>
        </w:rPr>
        <w:t xml:space="preserve"> symbiosis </w:t>
      </w:r>
      <w:proofErr w:type="spellStart"/>
      <w:r>
        <w:rPr>
          <w:rFonts w:cs="Linux Libertine"/>
          <w:color w:val="FF0000"/>
        </w:rPr>
        <w:t>mutualisme</w:t>
      </w:r>
      <w:proofErr w:type="spellEnd"/>
      <w:r>
        <w:rPr>
          <w:rFonts w:cs="Linux Libertine"/>
          <w:color w:val="FF0000"/>
        </w:rPr>
        <w:t xml:space="preserve"> </w:t>
      </w:r>
      <w:proofErr w:type="spellStart"/>
      <w:r>
        <w:rPr>
          <w:rFonts w:cs="Linux Libertine"/>
          <w:color w:val="FF0000"/>
        </w:rPr>
        <w:t>antara</w:t>
      </w:r>
      <w:proofErr w:type="spellEnd"/>
      <w:r>
        <w:rPr>
          <w:rFonts w:cs="Linux Libertine"/>
          <w:color w:val="FF0000"/>
        </w:rPr>
        <w:t xml:space="preserve"> agama dan negara dan </w:t>
      </w:r>
      <w:proofErr w:type="spellStart"/>
      <w:r>
        <w:rPr>
          <w:rFonts w:cs="Linux Libertine"/>
          <w:color w:val="FF0000"/>
        </w:rPr>
        <w:t>dalam</w:t>
      </w:r>
      <w:proofErr w:type="spellEnd"/>
      <w:r>
        <w:rPr>
          <w:rFonts w:cs="Linux Libertine"/>
          <w:color w:val="FF0000"/>
        </w:rPr>
        <w:t xml:space="preserve"> thesis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coba</w:t>
      </w:r>
      <w:proofErr w:type="spellEnd"/>
      <w:r>
        <w:rPr>
          <w:rFonts w:cs="Linux Libertine"/>
          <w:color w:val="FF0000"/>
        </w:rPr>
        <w:t xml:space="preserve"> </w:t>
      </w:r>
      <w:proofErr w:type="spellStart"/>
      <w:r>
        <w:rPr>
          <w:rFonts w:cs="Linux Libertine"/>
          <w:color w:val="FF0000"/>
        </w:rPr>
        <w:t>dipahami</w:t>
      </w:r>
      <w:proofErr w:type="spellEnd"/>
      <w:r>
        <w:rPr>
          <w:rFonts w:cs="Linux Libertine"/>
          <w:color w:val="FF0000"/>
        </w:rPr>
        <w:t xml:space="preserve"> </w:t>
      </w:r>
      <w:proofErr w:type="spellStart"/>
      <w:r>
        <w:rPr>
          <w:rFonts w:cs="Linux Libertine"/>
          <w:color w:val="FF0000"/>
        </w:rPr>
        <w:t>apa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juga </w:t>
      </w:r>
      <w:proofErr w:type="spellStart"/>
      <w:r>
        <w:rPr>
          <w:rFonts w:cs="Linux Libertine"/>
          <w:color w:val="FF0000"/>
        </w:rPr>
        <w:t>ditemu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is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004DA5">
        <w:rPr>
          <w:rFonts w:cs="Linux Libertine"/>
          <w:color w:val="FF0000"/>
        </w:rPr>
        <w:t xml:space="preserve"> </w:t>
      </w:r>
    </w:p>
    <w:p w14:paraId="7F282D2F" w14:textId="00AC21A3" w:rsidR="00004DA5" w:rsidRDefault="00004DA5" w:rsidP="006A2A0F">
      <w:pPr>
        <w:pStyle w:val="ParagraphNormal"/>
        <w:rPr>
          <w:rFonts w:cs="Linux Libertine"/>
          <w:color w:val="FF0000"/>
        </w:rPr>
      </w:pP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MK </w:t>
      </w:r>
      <w:proofErr w:type="spellStart"/>
      <w:r>
        <w:rPr>
          <w:rFonts w:cs="Linux Libertine"/>
          <w:color w:val="FF0000"/>
        </w:rPr>
        <w:t>tentang</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agama dan negara yang </w:t>
      </w:r>
      <w:proofErr w:type="spellStart"/>
      <w:r>
        <w:rPr>
          <w:rFonts w:cs="Linux Libertine"/>
          <w:color w:val="FF0000"/>
        </w:rPr>
        <w:t>menyata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Indonesia </w:t>
      </w:r>
      <w:proofErr w:type="spellStart"/>
      <w:r>
        <w:rPr>
          <w:rFonts w:cs="Linux Libertine"/>
          <w:color w:val="FF0000"/>
        </w:rPr>
        <w:t>bukan</w:t>
      </w:r>
      <w:proofErr w:type="spellEnd"/>
      <w:r>
        <w:rPr>
          <w:rFonts w:cs="Linux Libertine"/>
          <w:color w:val="FF0000"/>
        </w:rPr>
        <w:t xml:space="preserve"> negara agama, </w:t>
      </w:r>
      <w:proofErr w:type="spellStart"/>
      <w:r>
        <w:rPr>
          <w:rFonts w:cs="Linux Libertine"/>
          <w:color w:val="FF0000"/>
        </w:rPr>
        <w:t>tetap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w:t>
      </w:r>
      <w:r>
        <w:rPr>
          <w:rFonts w:cs="Linux Libertine"/>
          <w:color w:val="FF0000"/>
        </w:rPr>
        <w:lastRenderedPageBreak/>
        <w:t xml:space="preserve">blasphemy, </w:t>
      </w:r>
      <w:proofErr w:type="spellStart"/>
      <w:r>
        <w:rPr>
          <w:rFonts w:cs="Linux Libertine"/>
          <w:color w:val="FF0000"/>
        </w:rPr>
        <w:t>pertimbangan</w:t>
      </w:r>
      <w:proofErr w:type="spellEnd"/>
      <w:r>
        <w:rPr>
          <w:rFonts w:cs="Linux Libertine"/>
          <w:color w:val="FF0000"/>
        </w:rPr>
        <w:t xml:space="preserve"> </w:t>
      </w:r>
      <w:proofErr w:type="spellStart"/>
      <w:r>
        <w:rPr>
          <w:rFonts w:cs="Linux Libertine"/>
          <w:color w:val="FF0000"/>
        </w:rPr>
        <w:t>majelis</w:t>
      </w:r>
      <w:proofErr w:type="spellEnd"/>
      <w:r>
        <w:rPr>
          <w:rFonts w:cs="Linux Libertine"/>
          <w:color w:val="FF0000"/>
        </w:rPr>
        <w:t xml:space="preserve"> hakim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blasphemy yang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adalah</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agama.</w:t>
      </w:r>
    </w:p>
    <w:p w14:paraId="7FC18998" w14:textId="77777777" w:rsidR="008E1143" w:rsidRDefault="008E1143" w:rsidP="006A2A0F">
      <w:pPr>
        <w:pStyle w:val="ParagraphNormal"/>
        <w:rPr>
          <w:rFonts w:cs="Linux Libertine"/>
          <w:color w:val="FF0000"/>
        </w:rPr>
      </w:pPr>
    </w:p>
    <w:p w14:paraId="2CB4B485" w14:textId="77777777" w:rsidR="008E1143" w:rsidRDefault="008E1143" w:rsidP="006A2A0F">
      <w:pPr>
        <w:pStyle w:val="ParagraphNormal"/>
        <w:rPr>
          <w:rFonts w:cs="Linux Libertine"/>
          <w:color w:val="FF0000"/>
        </w:rPr>
      </w:pPr>
    </w:p>
    <w:p w14:paraId="4EF99F96" w14:textId="77777777" w:rsidR="008E1143" w:rsidRPr="008E1143" w:rsidRDefault="008E1143" w:rsidP="008E1143">
      <w:pPr>
        <w:pStyle w:val="ParagraphNormal"/>
        <w:rPr>
          <w:rFonts w:cs="Linux Libertine"/>
          <w:color w:val="FF0000"/>
        </w:rPr>
      </w:pPr>
      <w:r w:rsidRPr="008E1143">
        <w:rPr>
          <w:rFonts w:cs="Linux Libertine"/>
          <w:color w:val="FF0000"/>
        </w:rPr>
        <w:t>Key Takeaways:</w:t>
      </w:r>
    </w:p>
    <w:p w14:paraId="596C274A" w14:textId="77777777" w:rsidR="008E1143" w:rsidRPr="008E1143" w:rsidRDefault="008E1143" w:rsidP="008E1143">
      <w:pPr>
        <w:pStyle w:val="ParagraphNormal"/>
        <w:rPr>
          <w:rFonts w:cs="Linux Libertine"/>
          <w:color w:val="FF0000"/>
        </w:rPr>
      </w:pPr>
    </w:p>
    <w:p w14:paraId="252C2E02" w14:textId="77777777" w:rsidR="008E1143" w:rsidRPr="008E1143" w:rsidRDefault="008E1143" w:rsidP="008E1143">
      <w:pPr>
        <w:pStyle w:val="ParagraphNormal"/>
        <w:rPr>
          <w:rFonts w:cs="Linux Libertine"/>
          <w:color w:val="FF0000"/>
        </w:rPr>
      </w:pPr>
      <w:r w:rsidRPr="008E1143">
        <w:rPr>
          <w:rFonts w:cs="Linux Libertine"/>
          <w:color w:val="FF0000"/>
        </w:rPr>
        <w:t>Secularism refers to the separation of state and religion.</w:t>
      </w:r>
    </w:p>
    <w:p w14:paraId="2AEDBA53" w14:textId="77777777" w:rsidR="008E1143" w:rsidRPr="008E1143" w:rsidRDefault="008E1143" w:rsidP="008E1143">
      <w:pPr>
        <w:pStyle w:val="ParagraphNormal"/>
        <w:rPr>
          <w:rFonts w:cs="Linux Libertine"/>
          <w:color w:val="FF0000"/>
        </w:rPr>
      </w:pPr>
      <w:r w:rsidRPr="008E1143">
        <w:rPr>
          <w:rFonts w:cs="Linux Libertine"/>
          <w:color w:val="FF0000"/>
        </w:rPr>
        <w:t>Religion can play a role in the public sphere, but should not be the basis of state administration.</w:t>
      </w:r>
    </w:p>
    <w:p w14:paraId="7D11D372" w14:textId="77777777" w:rsidR="008E1143" w:rsidRPr="008E1143" w:rsidRDefault="008E1143" w:rsidP="008E1143">
      <w:pPr>
        <w:pStyle w:val="ParagraphNormal"/>
        <w:rPr>
          <w:rFonts w:cs="Linux Libertine"/>
          <w:color w:val="FF0000"/>
        </w:rPr>
      </w:pPr>
      <w:r w:rsidRPr="008E1143">
        <w:rPr>
          <w:rFonts w:cs="Linux Libertine"/>
          <w:color w:val="FF0000"/>
        </w:rPr>
        <w:t>The Pancasila philosophy is the foundation of national law in Indonesia, which aims to ensure religious tolerance.</w:t>
      </w:r>
    </w:p>
    <w:p w14:paraId="2FE9BFB1" w14:textId="77777777" w:rsidR="008E1143" w:rsidRPr="008E1143" w:rsidRDefault="008E1143" w:rsidP="008E1143">
      <w:pPr>
        <w:pStyle w:val="ParagraphNormal"/>
        <w:rPr>
          <w:rFonts w:cs="Linux Libertine"/>
          <w:color w:val="FF0000"/>
        </w:rPr>
      </w:pPr>
      <w:r w:rsidRPr="008E1143">
        <w:rPr>
          <w:rFonts w:cs="Linux Libertine"/>
          <w:color w:val="FF0000"/>
        </w:rPr>
        <w:t>Indonesia has several laws related to Islamic practices, aimed at improving the welfare of the community.</w:t>
      </w:r>
    </w:p>
    <w:p w14:paraId="356BA5C5" w14:textId="77777777" w:rsidR="008E1143" w:rsidRPr="008E1143" w:rsidRDefault="008E1143" w:rsidP="008E1143">
      <w:pPr>
        <w:pStyle w:val="ParagraphNormal"/>
        <w:rPr>
          <w:rFonts w:cs="Linux Libertine"/>
          <w:color w:val="FF0000"/>
        </w:rPr>
      </w:pPr>
      <w:r w:rsidRPr="008E1143">
        <w:rPr>
          <w:rFonts w:cs="Linux Libertine"/>
          <w:color w:val="FF0000"/>
        </w:rPr>
        <w:t>Various sources explore the relationship between religion and politics, as well as the role of Islamic law in Indonesian society.</w:t>
      </w:r>
    </w:p>
    <w:p w14:paraId="7DC34071" w14:textId="77777777" w:rsidR="008E1143" w:rsidRPr="008E1143" w:rsidRDefault="008E1143" w:rsidP="008E1143">
      <w:pPr>
        <w:pStyle w:val="ParagraphNormal"/>
        <w:rPr>
          <w:rFonts w:cs="Linux Libertine"/>
          <w:color w:val="FF0000"/>
        </w:rPr>
      </w:pPr>
      <w:r w:rsidRPr="008E1143">
        <w:rPr>
          <w:rFonts w:cs="Linux Libertine"/>
          <w:color w:val="FF0000"/>
        </w:rPr>
        <w:t>The document discusses the complex relationship between religion and the state in Indonesia. It begins by introducing the concept of secularism and its relationship with religion, explaining that in a secular state, there is no relationship between state and religion. However, the influence of religion is not always negative and can be seen as a value of truth held by the community. The section also introduces the idea of "multiple secularities," which means that each country has its own way of patterning the relationship between the state and religion.</w:t>
      </w:r>
    </w:p>
    <w:p w14:paraId="468C3300" w14:textId="77777777" w:rsidR="008E1143" w:rsidRPr="008E1143" w:rsidRDefault="008E1143" w:rsidP="008E1143">
      <w:pPr>
        <w:pStyle w:val="ParagraphNormal"/>
        <w:rPr>
          <w:rFonts w:cs="Linux Libertine"/>
          <w:color w:val="FF0000"/>
        </w:rPr>
      </w:pPr>
    </w:p>
    <w:p w14:paraId="0B8D5B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document then discusses the role of religion in the public sphere and its compatibility with democracy and political civility. It argues that religion can ethically criticize the secular reality without replacing it with religion as the basis of state administration. The proper proportions should be determined based on four criteria proposed by </w:t>
      </w:r>
      <w:proofErr w:type="spellStart"/>
      <w:r w:rsidRPr="008E1143">
        <w:rPr>
          <w:rFonts w:cs="Linux Libertine"/>
          <w:color w:val="FF0000"/>
        </w:rPr>
        <w:t>Olle</w:t>
      </w:r>
      <w:proofErr w:type="spellEnd"/>
      <w:r w:rsidRPr="008E1143">
        <w:rPr>
          <w:rFonts w:cs="Linux Libertine"/>
          <w:color w:val="FF0000"/>
        </w:rPr>
        <w:t xml:space="preserve"> </w:t>
      </w:r>
      <w:proofErr w:type="spellStart"/>
      <w:r w:rsidRPr="008E1143">
        <w:rPr>
          <w:rFonts w:cs="Linux Libertine"/>
          <w:color w:val="FF0000"/>
        </w:rPr>
        <w:t>Törnquist</w:t>
      </w:r>
      <w:proofErr w:type="spellEnd"/>
      <w:r w:rsidRPr="008E1143">
        <w:rPr>
          <w:rFonts w:cs="Linux Libertine"/>
          <w:color w:val="FF0000"/>
        </w:rPr>
        <w:t>. An-</w:t>
      </w:r>
      <w:proofErr w:type="spellStart"/>
      <w:r w:rsidRPr="008E1143">
        <w:rPr>
          <w:rFonts w:cs="Linux Libertine"/>
          <w:color w:val="FF0000"/>
        </w:rPr>
        <w:t>Naim</w:t>
      </w:r>
      <w:proofErr w:type="spellEnd"/>
      <w:r w:rsidRPr="008E1143">
        <w:rPr>
          <w:rFonts w:cs="Linux Libertine"/>
          <w:color w:val="FF0000"/>
        </w:rPr>
        <w:t xml:space="preserve"> claims that Muslims need a secular state, which is the separation between state and religion and the state’s neutrality towards religion, but it does not prevent Muslims from proposing policies or laws that originate from their religion or belief.</w:t>
      </w:r>
    </w:p>
    <w:p w14:paraId="490B3250" w14:textId="77777777" w:rsidR="008E1143" w:rsidRPr="008E1143" w:rsidRDefault="008E1143" w:rsidP="008E1143">
      <w:pPr>
        <w:pStyle w:val="ParagraphNormal"/>
        <w:rPr>
          <w:rFonts w:cs="Linux Libertine"/>
          <w:color w:val="FF0000"/>
        </w:rPr>
      </w:pPr>
    </w:p>
    <w:p w14:paraId="4D9603E6" w14:textId="77777777" w:rsidR="008E1143" w:rsidRPr="008E1143" w:rsidRDefault="008E1143" w:rsidP="008E1143">
      <w:pPr>
        <w:pStyle w:val="ParagraphNormal"/>
        <w:rPr>
          <w:rFonts w:cs="Linux Libertine"/>
          <w:color w:val="FF0000"/>
        </w:rPr>
      </w:pPr>
      <w:r w:rsidRPr="008E1143">
        <w:rPr>
          <w:rFonts w:cs="Linux Libertine"/>
          <w:color w:val="FF0000"/>
        </w:rPr>
        <w:lastRenderedPageBreak/>
        <w:t xml:space="preserve">The Pancasila philosophy is the foundation of national law in Indonesia, which aims to ensure the integrity of the ideology and integration of the territory of the state, and establishing justice and religious tolerance. Islamic law is a material source of national law, but not the only one, as customary law and Western law are also sources. The Constitutional Court has the authority to regulate </w:t>
      </w:r>
      <w:proofErr w:type="spellStart"/>
      <w:r w:rsidRPr="008E1143">
        <w:rPr>
          <w:rFonts w:cs="Linux Libertine"/>
          <w:color w:val="FF0000"/>
        </w:rPr>
        <w:t>muamalah</w:t>
      </w:r>
      <w:proofErr w:type="spellEnd"/>
      <w:r w:rsidRPr="008E1143">
        <w:rPr>
          <w:rFonts w:cs="Linux Libertine"/>
          <w:color w:val="FF0000"/>
        </w:rPr>
        <w:t>, including polygamy, which is not an Islamic creation but was regulated by Islam to prevent arbitrary application by men.</w:t>
      </w:r>
    </w:p>
    <w:p w14:paraId="0F206A6C" w14:textId="77777777" w:rsidR="008E1143" w:rsidRPr="008E1143" w:rsidRDefault="008E1143" w:rsidP="008E1143">
      <w:pPr>
        <w:pStyle w:val="ParagraphNormal"/>
        <w:rPr>
          <w:rFonts w:cs="Linux Libertine"/>
          <w:color w:val="FF0000"/>
        </w:rPr>
      </w:pPr>
    </w:p>
    <w:p w14:paraId="699F58DF" w14:textId="77777777" w:rsidR="008E1143" w:rsidRPr="008E1143" w:rsidRDefault="008E1143" w:rsidP="008E1143">
      <w:pPr>
        <w:pStyle w:val="ParagraphNormal"/>
        <w:rPr>
          <w:rFonts w:cs="Linux Libertine"/>
          <w:color w:val="FF0000"/>
        </w:rPr>
      </w:pPr>
      <w:r w:rsidRPr="008E1143">
        <w:rPr>
          <w:rFonts w:cs="Linux Libertine"/>
          <w:color w:val="FF0000"/>
        </w:rPr>
        <w:t>The document also lists several Indonesian laws related to Islamic practices, including the Zakat Management Law, Hajj Management Law, Waqf Law, Sharia Banking Law, and State's Sharia Securities Law. These laws aim to maximize the economic potential of Muslims and improve the welfare of the community, particularly by alleviating poverty and eliminating social disparities.</w:t>
      </w:r>
    </w:p>
    <w:p w14:paraId="2121403A" w14:textId="77777777" w:rsidR="008E1143" w:rsidRPr="008E1143" w:rsidRDefault="008E1143" w:rsidP="008E1143">
      <w:pPr>
        <w:pStyle w:val="ParagraphNormal"/>
        <w:rPr>
          <w:rFonts w:cs="Linux Libertine"/>
          <w:color w:val="FF0000"/>
        </w:rPr>
      </w:pPr>
    </w:p>
    <w:p w14:paraId="20D5BEB3" w14:textId="13A9A30D" w:rsidR="008E1143" w:rsidRPr="00B66D8B" w:rsidRDefault="008E1143" w:rsidP="008E1143">
      <w:pPr>
        <w:pStyle w:val="ParagraphNormal"/>
        <w:rPr>
          <w:rFonts w:cs="Linux Libertine"/>
          <w:color w:val="FF0000"/>
        </w:rPr>
      </w:pPr>
      <w:r w:rsidRPr="008E1143">
        <w:rPr>
          <w:rFonts w:cs="Linux Libertine"/>
          <w:color w:val="FF0000"/>
        </w:rPr>
        <w:t>Finally, the document lists various sources related to the topics of democracy, Islamic law, religion, and secularization in Indonesia. The sources provide a diverse range of perspectives on these complex issues. Overall, the document highlights the importance of balancing the role of religion in the public sphere with the need for a secular state that is neutral towards religion. It also emphasizes the importance of promoting religious tolerance and improving the welfare of the community through Islamic practices.</w:t>
      </w:r>
    </w:p>
    <w:p w14:paraId="0629A308" w14:textId="77777777" w:rsidR="008E1143" w:rsidRDefault="008E1143" w:rsidP="006A2A0F">
      <w:pPr>
        <w:pStyle w:val="ParagraphNormal"/>
        <w:rPr>
          <w:rFonts w:cs="Linux Libertine"/>
        </w:rPr>
      </w:pPr>
    </w:p>
    <w:p w14:paraId="2FBE9100" w14:textId="77777777" w:rsidR="008E1143" w:rsidRDefault="008E1143" w:rsidP="006A2A0F">
      <w:pPr>
        <w:pStyle w:val="ParagraphNormal"/>
        <w:rPr>
          <w:rFonts w:cs="Linux Libertine"/>
        </w:rPr>
      </w:pPr>
    </w:p>
    <w:p w14:paraId="314813F9" w14:textId="77777777" w:rsidR="008E1143" w:rsidRDefault="008E1143" w:rsidP="006A2A0F">
      <w:pPr>
        <w:pStyle w:val="ParagraphNormal"/>
        <w:rPr>
          <w:rFonts w:cs="Linux Libertine"/>
        </w:rPr>
      </w:pPr>
    </w:p>
    <w:p w14:paraId="24BC0CB3" w14:textId="3CCD7681" w:rsidR="00B66D8B" w:rsidRDefault="00B66D8B" w:rsidP="006A2A0F">
      <w:pPr>
        <w:pStyle w:val="ParagraphNormal"/>
        <w:rPr>
          <w:rFonts w:cs="Linux Libertine"/>
        </w:rPr>
      </w:pPr>
      <w:r>
        <w:rPr>
          <w:rFonts w:cs="Linux Libertine"/>
        </w:rPr>
        <w:t>re</w:t>
      </w:r>
    </w:p>
    <w:p w14:paraId="44A0C9C0" w14:textId="77777777" w:rsidR="00194DE1" w:rsidRDefault="00194DE1" w:rsidP="006A2A0F">
      <w:pPr>
        <w:pStyle w:val="ParagraphNormal"/>
        <w:rPr>
          <w:rFonts w:cs="Linux Libertine"/>
        </w:rPr>
      </w:pPr>
    </w:p>
    <w:p w14:paraId="5722E062" w14:textId="130BBEBB"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w:t>
      </w:r>
      <w:r w:rsidRPr="00A51029">
        <w:rPr>
          <w:rFonts w:cs="Linux Libertine"/>
        </w:rPr>
        <w:lastRenderedPageBreak/>
        <w:t xml:space="preserve">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 xml:space="preserve">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w:t>
      </w:r>
      <w:r w:rsidRPr="00A51029">
        <w:rPr>
          <w:rFonts w:cs="Linux Libertine"/>
        </w:rPr>
        <w:lastRenderedPageBreak/>
        <w:t>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 xml:space="preserve">“In the reform era, the ambiguity of the “gender identity” of our constitution is getting worse. This indication began when the demands </w:t>
      </w:r>
      <w:r w:rsidRPr="00A51029">
        <w:rPr>
          <w:rFonts w:cs="Linux Libertine"/>
        </w:rPr>
        <w:lastRenderedPageBreak/>
        <w:t>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The connection between 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7CE27BB5" w:rsidR="00C1240E" w:rsidRPr="00A51029" w:rsidRDefault="00C1240E" w:rsidP="00C1240E">
      <w:pPr>
        <w:pStyle w:val="Heading2"/>
        <w:rPr>
          <w:rFonts w:cs="Linux Libertine"/>
        </w:rPr>
      </w:pPr>
      <w:r w:rsidRPr="00A51029">
        <w:rPr>
          <w:rFonts w:cs="Linux Libertine"/>
        </w:rPr>
        <w:lastRenderedPageBreak/>
        <w:t xml:space="preserve">6.2 </w:t>
      </w:r>
      <w:r w:rsidRPr="00A51029">
        <w:rPr>
          <w:rFonts w:cs="Linux Libertine"/>
        </w:rPr>
        <w:tab/>
        <w:t>State and Religion Relationship</w:t>
      </w:r>
      <w:r w:rsidR="00B84201" w:rsidRPr="00A51029">
        <w:rPr>
          <w:rFonts w:cs="Linux Libertine"/>
        </w:rPr>
        <w:t xml:space="preserve"> </w:t>
      </w:r>
      <w:r w:rsidR="003A7CBD">
        <w:rPr>
          <w:rFonts w:cs="Linux Libertine"/>
        </w:rPr>
        <w:t>in Indonesia</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t>
      </w:r>
      <w:r w:rsidRPr="00A51029">
        <w:rPr>
          <w:rFonts w:cs="Linux Libertine"/>
        </w:rPr>
        <w:lastRenderedPageBreak/>
        <w:t xml:space="preserve">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xml:space="preserve">. The Authors emphasizes that  that secularity, as an adjective, focuses on the nature of the state's relationship with religion, which neutralizes the state's position on religion or </w:t>
      </w:r>
      <w:r w:rsidR="00B84201" w:rsidRPr="00A51029">
        <w:rPr>
          <w:rFonts w:cs="Linux Libertine"/>
        </w:rPr>
        <w:lastRenderedPageBreak/>
        <w:t>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7C9881E9" w:rsidR="0025471E" w:rsidRPr="00A51029" w:rsidRDefault="00852047" w:rsidP="00852047">
      <w:pPr>
        <w:pStyle w:val="Heading2"/>
        <w:spacing w:line="360" w:lineRule="auto"/>
        <w:rPr>
          <w:rFonts w:cs="Linux Libertine"/>
        </w:rPr>
      </w:pPr>
      <w:r w:rsidRPr="00A51029">
        <w:rPr>
          <w:rFonts w:cs="Linux Libertine"/>
        </w:rPr>
        <w:t xml:space="preserve">7.2. </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DF8ABA8" w14:textId="6B5D7D30" w:rsidR="0025471E" w:rsidRPr="00A51029" w:rsidRDefault="00257C00" w:rsidP="001E72F9">
      <w:pPr>
        <w:spacing w:line="360" w:lineRule="auto"/>
        <w:ind w:firstLine="720"/>
        <w:jc w:val="both"/>
        <w:rPr>
          <w:rFonts w:cs="Linux Libertine"/>
          <w:color w:val="70AD47" w:themeColor="accent6"/>
        </w:rPr>
      </w:pPr>
      <w:r w:rsidRPr="00A51029">
        <w:rPr>
          <w:rFonts w:cs="Linux Libertine"/>
          <w:color w:val="70AD47" w:themeColor="accent6"/>
        </w:rPr>
        <w:t>Second, incitement to religious hatred should apply to all existing and future religions and beliefs. The state's preference for certain religions or beliefs should be avoided so that all religions or beliefs receive equal treatment and protection.</w:t>
      </w:r>
      <w:r w:rsidR="001E72F9">
        <w:rPr>
          <w:rFonts w:cs="Linux Libertine"/>
          <w:color w:val="70AD47" w:themeColor="accent6"/>
        </w:rPr>
        <w:t xml:space="preserve"> </w:t>
      </w:r>
      <w:r w:rsidRPr="00A51029">
        <w:rPr>
          <w:rFonts w:cs="Linux Libertine"/>
          <w:color w:val="70AD47" w:themeColor="accent6"/>
        </w:rPr>
        <w:t xml:space="preserve">Third, the country's laws, including the Anti-Blasphemy Law, should not be based on recommendations from certain religious organizations. This is to prevent the monopoly of truth about that religion from becoming the basis for judges to punish </w:t>
      </w:r>
      <w:r w:rsidRPr="00A51029">
        <w:rPr>
          <w:rFonts w:cs="Linux Libertine"/>
          <w:color w:val="70AD47" w:themeColor="accent6"/>
        </w:rPr>
        <w:lastRenderedPageBreak/>
        <w:t>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416B6BAB" w:rsidR="008E18FF" w:rsidRPr="00A51029" w:rsidRDefault="000C21FD" w:rsidP="008E18FF">
      <w:pPr>
        <w:spacing w:line="360" w:lineRule="auto"/>
        <w:ind w:firstLine="720"/>
        <w:rPr>
          <w:rFonts w:cs="Linux Libertine"/>
        </w:rPr>
      </w:pPr>
      <w:r w:rsidRPr="00A51029">
        <w:rPr>
          <w:rFonts w:cs="Linux Libertine"/>
        </w:rPr>
        <w:lastRenderedPageBreak/>
        <w:t>Second,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2BDFBBEB" w:rsidR="00DC0047" w:rsidRPr="00A51029" w:rsidRDefault="000C21FD" w:rsidP="008E18FF">
      <w:pPr>
        <w:spacing w:line="360" w:lineRule="auto"/>
        <w:ind w:firstLine="720"/>
        <w:rPr>
          <w:rFonts w:cs="Linux Libertine"/>
          <w:color w:val="70AD47" w:themeColor="accent6"/>
        </w:rPr>
      </w:pPr>
      <w:r w:rsidRPr="00A51029">
        <w:rPr>
          <w:rFonts w:cs="Linux Libertine"/>
        </w:rPr>
        <w:t>Third,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A3885" w14:textId="77777777" w:rsidR="00DF1868" w:rsidRDefault="00DF1868" w:rsidP="00D043F5">
      <w:r>
        <w:separator/>
      </w:r>
    </w:p>
  </w:endnote>
  <w:endnote w:type="continuationSeparator" w:id="0">
    <w:p w14:paraId="643C66C7" w14:textId="77777777" w:rsidR="00DF1868" w:rsidRDefault="00DF1868"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B2A1E" w14:textId="77777777" w:rsidR="00DF1868" w:rsidRDefault="00DF1868" w:rsidP="00D043F5">
      <w:r>
        <w:separator/>
      </w:r>
    </w:p>
  </w:footnote>
  <w:footnote w:type="continuationSeparator" w:id="0">
    <w:p w14:paraId="3677B2AC" w14:textId="77777777" w:rsidR="00DF1868" w:rsidRDefault="00DF1868"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04DA5"/>
    <w:rsid w:val="00045337"/>
    <w:rsid w:val="000757C9"/>
    <w:rsid w:val="00085695"/>
    <w:rsid w:val="000865BE"/>
    <w:rsid w:val="000B71B6"/>
    <w:rsid w:val="000C21FD"/>
    <w:rsid w:val="000D0378"/>
    <w:rsid w:val="000D13A3"/>
    <w:rsid w:val="000D3ECB"/>
    <w:rsid w:val="000F720D"/>
    <w:rsid w:val="001143C7"/>
    <w:rsid w:val="00116002"/>
    <w:rsid w:val="00116957"/>
    <w:rsid w:val="00117785"/>
    <w:rsid w:val="00127E31"/>
    <w:rsid w:val="001356E0"/>
    <w:rsid w:val="001517BB"/>
    <w:rsid w:val="00151845"/>
    <w:rsid w:val="00162E8A"/>
    <w:rsid w:val="00183B7C"/>
    <w:rsid w:val="00186C9C"/>
    <w:rsid w:val="00194DE1"/>
    <w:rsid w:val="001B1DEA"/>
    <w:rsid w:val="001B3A7C"/>
    <w:rsid w:val="001B7BA0"/>
    <w:rsid w:val="001C3216"/>
    <w:rsid w:val="001E72F9"/>
    <w:rsid w:val="001F5938"/>
    <w:rsid w:val="00205413"/>
    <w:rsid w:val="0021133F"/>
    <w:rsid w:val="0021672C"/>
    <w:rsid w:val="00221ECF"/>
    <w:rsid w:val="00222081"/>
    <w:rsid w:val="00226A81"/>
    <w:rsid w:val="00231C8E"/>
    <w:rsid w:val="002408EF"/>
    <w:rsid w:val="00240952"/>
    <w:rsid w:val="002423A3"/>
    <w:rsid w:val="00245C51"/>
    <w:rsid w:val="0025471E"/>
    <w:rsid w:val="00257C00"/>
    <w:rsid w:val="002B42F4"/>
    <w:rsid w:val="002B7213"/>
    <w:rsid w:val="002B7E72"/>
    <w:rsid w:val="002C3266"/>
    <w:rsid w:val="002C3DAB"/>
    <w:rsid w:val="002C4402"/>
    <w:rsid w:val="00313D54"/>
    <w:rsid w:val="00322058"/>
    <w:rsid w:val="00340465"/>
    <w:rsid w:val="003424F0"/>
    <w:rsid w:val="00373E09"/>
    <w:rsid w:val="00377B7A"/>
    <w:rsid w:val="00384158"/>
    <w:rsid w:val="00384C1F"/>
    <w:rsid w:val="00395E26"/>
    <w:rsid w:val="003A7CBD"/>
    <w:rsid w:val="003C7864"/>
    <w:rsid w:val="003D0446"/>
    <w:rsid w:val="00410DA6"/>
    <w:rsid w:val="00421A28"/>
    <w:rsid w:val="00422F55"/>
    <w:rsid w:val="00434680"/>
    <w:rsid w:val="00441CCC"/>
    <w:rsid w:val="004470C1"/>
    <w:rsid w:val="0046295B"/>
    <w:rsid w:val="00464116"/>
    <w:rsid w:val="0046564B"/>
    <w:rsid w:val="00471661"/>
    <w:rsid w:val="0048299C"/>
    <w:rsid w:val="004933D7"/>
    <w:rsid w:val="00496D7D"/>
    <w:rsid w:val="00497A00"/>
    <w:rsid w:val="004B2489"/>
    <w:rsid w:val="004C7AD8"/>
    <w:rsid w:val="004D24CC"/>
    <w:rsid w:val="00505E6B"/>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7F76BC"/>
    <w:rsid w:val="00810280"/>
    <w:rsid w:val="00824515"/>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143"/>
    <w:rsid w:val="008E18FF"/>
    <w:rsid w:val="008F33B3"/>
    <w:rsid w:val="008F4761"/>
    <w:rsid w:val="009132E2"/>
    <w:rsid w:val="00917215"/>
    <w:rsid w:val="00927779"/>
    <w:rsid w:val="009449DC"/>
    <w:rsid w:val="009510D5"/>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09FD"/>
    <w:rsid w:val="00A42133"/>
    <w:rsid w:val="00A51029"/>
    <w:rsid w:val="00A533A0"/>
    <w:rsid w:val="00A617CD"/>
    <w:rsid w:val="00A74389"/>
    <w:rsid w:val="00A86C28"/>
    <w:rsid w:val="00A94A2D"/>
    <w:rsid w:val="00A95BA5"/>
    <w:rsid w:val="00A97C03"/>
    <w:rsid w:val="00AD11C1"/>
    <w:rsid w:val="00AD45B1"/>
    <w:rsid w:val="00B03088"/>
    <w:rsid w:val="00B05E2C"/>
    <w:rsid w:val="00B16288"/>
    <w:rsid w:val="00B22678"/>
    <w:rsid w:val="00B50F34"/>
    <w:rsid w:val="00B56113"/>
    <w:rsid w:val="00B60435"/>
    <w:rsid w:val="00B63E17"/>
    <w:rsid w:val="00B66D8B"/>
    <w:rsid w:val="00B711DE"/>
    <w:rsid w:val="00B71F58"/>
    <w:rsid w:val="00B84201"/>
    <w:rsid w:val="00B95E28"/>
    <w:rsid w:val="00BA0A52"/>
    <w:rsid w:val="00BC2CF5"/>
    <w:rsid w:val="00BE1014"/>
    <w:rsid w:val="00C120A6"/>
    <w:rsid w:val="00C1240E"/>
    <w:rsid w:val="00C12669"/>
    <w:rsid w:val="00C172FE"/>
    <w:rsid w:val="00C22992"/>
    <w:rsid w:val="00C64079"/>
    <w:rsid w:val="00C6591A"/>
    <w:rsid w:val="00C704C4"/>
    <w:rsid w:val="00C74AC3"/>
    <w:rsid w:val="00C75C62"/>
    <w:rsid w:val="00C82BA7"/>
    <w:rsid w:val="00C8473A"/>
    <w:rsid w:val="00CA1A92"/>
    <w:rsid w:val="00CB1AA0"/>
    <w:rsid w:val="00CB68F4"/>
    <w:rsid w:val="00CC45BD"/>
    <w:rsid w:val="00CD0F35"/>
    <w:rsid w:val="00CD2577"/>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D77E0"/>
    <w:rsid w:val="00DE4F82"/>
    <w:rsid w:val="00DE60E7"/>
    <w:rsid w:val="00DE7D8A"/>
    <w:rsid w:val="00DF1868"/>
    <w:rsid w:val="00E36E49"/>
    <w:rsid w:val="00E3763D"/>
    <w:rsid w:val="00E40EDE"/>
    <w:rsid w:val="00E67F55"/>
    <w:rsid w:val="00E83EAB"/>
    <w:rsid w:val="00EA73EE"/>
    <w:rsid w:val="00EB123F"/>
    <w:rsid w:val="00EC2906"/>
    <w:rsid w:val="00EC6EB8"/>
    <w:rsid w:val="00EC7DF9"/>
    <w:rsid w:val="00EF361F"/>
    <w:rsid w:val="00EF69DE"/>
    <w:rsid w:val="00F10F58"/>
    <w:rsid w:val="00F2006E"/>
    <w:rsid w:val="00F24D9E"/>
    <w:rsid w:val="00F257F5"/>
    <w:rsid w:val="00F45525"/>
    <w:rsid w:val="00F51B23"/>
    <w:rsid w:val="00F832DC"/>
    <w:rsid w:val="00F86D3F"/>
    <w:rsid w:val="00FA2773"/>
    <w:rsid w:val="00FB30F8"/>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0</TotalTime>
  <Pages>201</Pages>
  <Words>67680</Words>
  <Characters>385778</Characters>
  <Application>Microsoft Office Word</Application>
  <DocSecurity>0</DocSecurity>
  <Lines>3214</Lines>
  <Paragraphs>905</Paragraphs>
  <ScaleCrop>false</ScaleCrop>
  <Company/>
  <LinksUpToDate>false</LinksUpToDate>
  <CharactersWithSpaces>45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User1</cp:lastModifiedBy>
  <cp:revision>283</cp:revision>
  <dcterms:created xsi:type="dcterms:W3CDTF">2023-03-23T02:09:00Z</dcterms:created>
  <dcterms:modified xsi:type="dcterms:W3CDTF">2023-05-2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